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886599">
      <w:pPr>
        <w:pStyle w:val="Corpodetexto"/>
        <w:spacing w:before="3600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886599" w:rsidRDefault="00886599" w:rsidP="00A50CC0">
      <w:pPr>
        <w:pStyle w:val="Corpodetexto"/>
        <w:ind w:firstLine="0"/>
        <w:jc w:val="center"/>
        <w:rPr>
          <w:b/>
          <w:bCs/>
          <w:cap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 xml:space="preserve">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Default="00886599" w:rsidP="00A50CC0">
      <w:pPr>
        <w:pStyle w:val="Corpodetexto"/>
        <w:ind w:firstLine="0"/>
        <w:jc w:val="center"/>
        <w:rPr>
          <w:b/>
          <w:bCs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6D3594" w:rsidP="00886599">
      <w:pPr>
        <w:pStyle w:val="Corpodetexto"/>
        <w:spacing w:before="3360"/>
        <w:ind w:firstLine="0"/>
        <w:jc w:val="center"/>
      </w:pPr>
      <w:r>
        <w:rPr>
          <w:b/>
          <w:bCs/>
          <w:caps/>
        </w:rPr>
        <w:t>AnÁ</w:t>
      </w:r>
      <w:r w:rsidR="007E3CB8" w:rsidRPr="007E3CB8">
        <w:rPr>
          <w:b/>
          <w:bCs/>
          <w:caps/>
        </w:rPr>
        <w:t>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886599" w:rsidRPr="00A668C4" w:rsidRDefault="00886599" w:rsidP="00A50CC0">
      <w:pPr>
        <w:pStyle w:val="Corpodetexto"/>
        <w:ind w:firstLine="0"/>
        <w:jc w:val="center"/>
        <w:rPr>
          <w:b/>
          <w:bCs/>
          <w:u w:val="single"/>
        </w:rPr>
      </w:pPr>
      <w:r w:rsidRPr="00886599">
        <w:rPr>
          <w:b/>
          <w:bCs/>
          <w:caps/>
        </w:rPr>
        <w:t>Sarah Cristine Pupo Silva</w:t>
      </w:r>
    </w:p>
    <w:p w:rsidR="00A50CC0" w:rsidRDefault="00A50CC0" w:rsidP="00886599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886599" w:rsidRDefault="00886599" w:rsidP="00886599">
      <w:pPr>
        <w:pStyle w:val="Corpodetexto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</w:t>
      </w:r>
      <w:r w:rsidR="006D3594">
        <w:rPr>
          <w:b/>
          <w:bCs/>
        </w:rPr>
        <w:t>Á</w:t>
      </w:r>
      <w:r>
        <w:rPr>
          <w:b/>
          <w:bCs/>
        </w:rPr>
        <w:t>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B7765B">
      <w:pPr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B7765B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 w:rsidP="00701F0E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370B67" w:rsidRDefault="00370B67" w:rsidP="00673727"/>
    <w:p w:rsidR="000B43F7" w:rsidRDefault="00673727" w:rsidP="00673727">
      <w:pPr>
        <w:pStyle w:val="PargrafodaLista"/>
      </w:pPr>
      <w:r>
        <w:t>Nesse estudo,</w:t>
      </w:r>
      <w:r w:rsidR="00370B67">
        <w:t xml:space="preserve"> é apresentada a tecnologia D3js, uma biblioteca em </w:t>
      </w:r>
      <w:r w:rsidR="00370B67" w:rsidRPr="00DE2380">
        <w:rPr>
          <w:i/>
        </w:rPr>
        <w:t>JavaScript</w:t>
      </w:r>
      <w:r w:rsidR="00370B67">
        <w:t xml:space="preserve"> desenvolvida em 2011 por Mike Bostock, </w:t>
      </w:r>
      <w:r w:rsidR="00DE2380">
        <w:t>lançada</w:t>
      </w:r>
      <w:r w:rsidR="00370B67">
        <w:t xml:space="preserve"> em agosto de 2011.</w:t>
      </w:r>
      <w:r>
        <w:t xml:space="preserve"> </w:t>
      </w:r>
      <w:r w:rsidR="00370B67">
        <w:t xml:space="preserve">Mesmo que tenha sido desenvolvida há poucos anos, a tecnologia se encontra em fase de descobrimento </w:t>
      </w:r>
      <w:r>
        <w:t>e</w:t>
      </w:r>
      <w:r w:rsidR="00370B67">
        <w:t xml:space="preserve"> reconhecimento, para auxiliar as ferramentas web </w:t>
      </w:r>
      <w:r>
        <w:t>na visualização</w:t>
      </w:r>
      <w:r w:rsidR="00370B67">
        <w:t xml:space="preserve"> </w:t>
      </w:r>
      <w:r>
        <w:t>d</w:t>
      </w:r>
      <w:r w:rsidR="00370B67">
        <w:t>a grande massa de dados.</w:t>
      </w:r>
      <w:r>
        <w:t xml:space="preserve"> O desenvolvimento é </w:t>
      </w:r>
      <w:r w:rsidR="00370B67">
        <w:t xml:space="preserve">baseado em referências bibliográficas </w:t>
      </w:r>
      <w:r>
        <w:t xml:space="preserve">e </w:t>
      </w:r>
      <w:r w:rsidR="00370B67">
        <w:t>tem</w:t>
      </w:r>
      <w:r>
        <w:t xml:space="preserve"> </w:t>
      </w:r>
      <w:r w:rsidR="00370B67">
        <w:t xml:space="preserve">a intenção de demonstrar essa nova tecnologia, suas características, ferramentas semelhantes e sua </w:t>
      </w:r>
      <w:r>
        <w:t xml:space="preserve">devida </w:t>
      </w:r>
      <w:r w:rsidR="00370B67">
        <w:t>impo</w:t>
      </w:r>
      <w:r>
        <w:t>rtância. O</w:t>
      </w:r>
      <w:r w:rsidR="00370B67">
        <w:t xml:space="preserve"> seu objetivo de tratar e mostrar grande massa de dados</w:t>
      </w:r>
      <w:r>
        <w:t xml:space="preserve"> interativos e dinâmicos com gráficos de fácil compreensão em uma simples visualização, mostrar ainda, ao leitor a quantidade de dados gerados todos os dias e como esses podem ser tratados da melhor forma.</w:t>
      </w:r>
    </w:p>
    <w:p w:rsidR="00040560" w:rsidRDefault="00040560" w:rsidP="00040560"/>
    <w:p w:rsidR="00242DAE" w:rsidRPr="00040560" w:rsidRDefault="00040560" w:rsidP="00701F0E">
      <w:pPr>
        <w:spacing w:after="200"/>
        <w:jc w:val="both"/>
        <w:rPr>
          <w:szCs w:val="24"/>
        </w:rPr>
      </w:pPr>
      <w:r w:rsidRPr="00040560">
        <w:rPr>
          <w:szCs w:val="24"/>
        </w:rPr>
        <w:t>Palavras-chave:</w:t>
      </w:r>
      <w:r w:rsidR="00673727">
        <w:rPr>
          <w:szCs w:val="24"/>
        </w:rPr>
        <w:t xml:space="preserve"> D3js, </w:t>
      </w:r>
      <w:r w:rsidR="00673727" w:rsidRPr="00BC2F1E">
        <w:rPr>
          <w:i/>
          <w:szCs w:val="24"/>
        </w:rPr>
        <w:t>JavaScript</w:t>
      </w:r>
      <w:r w:rsidR="00673727">
        <w:rPr>
          <w:szCs w:val="24"/>
        </w:rPr>
        <w:t>, Grande volume de dados, Grande massa de dados.</w:t>
      </w:r>
      <w:r w:rsidR="00242DAE" w:rsidRPr="00040560">
        <w:rPr>
          <w:szCs w:val="24"/>
        </w:rPr>
        <w:br w:type="page"/>
      </w:r>
    </w:p>
    <w:p w:rsidR="000B43F7" w:rsidRPr="00673727" w:rsidRDefault="000B43F7" w:rsidP="00182F3D">
      <w:pPr>
        <w:spacing w:after="200"/>
        <w:jc w:val="center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lastRenderedPageBreak/>
        <w:t>ABSTRACT</w:t>
      </w:r>
    </w:p>
    <w:p w:rsidR="00242DAE" w:rsidRPr="00673727" w:rsidRDefault="00242DAE" w:rsidP="00242DAE">
      <w:pPr>
        <w:pStyle w:val="PargrafodaLista"/>
        <w:rPr>
          <w:lang w:val="en-US"/>
        </w:rPr>
      </w:pPr>
    </w:p>
    <w:p w:rsidR="00673727" w:rsidRPr="005D0106" w:rsidRDefault="00673727" w:rsidP="00673727">
      <w:pPr>
        <w:pStyle w:val="PargrafodaLista"/>
        <w:rPr>
          <w:lang w:val="en-US"/>
        </w:rPr>
      </w:pPr>
      <w:r w:rsidRPr="005D0106">
        <w:rPr>
          <w:lang w:val="en-US"/>
        </w:rPr>
        <w:t>In this study, we present the D3js technology, a JavaScript library developed in 2011 by Mike Bostock in launch in August 2011. Although it was developed a few years ago , the technology is in the discovery phase and recognition , to assist web tools in the great mass of data visualization . The development is based on references and intends to demonstrate this new technology , its features , similar tools and its due importance . Your aim to treat and show massive interactive and dynamic data with easy to understand graphics in a single view , show yet , the reader the amount of data generated every day and how these can be treated in the best way .</w:t>
      </w:r>
    </w:p>
    <w:p w:rsidR="00673727" w:rsidRPr="005D0106" w:rsidRDefault="00673727" w:rsidP="00673727">
      <w:pPr>
        <w:rPr>
          <w:lang w:val="en-US"/>
        </w:rPr>
      </w:pPr>
    </w:p>
    <w:p w:rsidR="00673727" w:rsidRPr="00673727" w:rsidRDefault="00673727" w:rsidP="00673727">
      <w:pPr>
        <w:rPr>
          <w:lang w:val="en-US"/>
        </w:rPr>
      </w:pPr>
      <w:r w:rsidRPr="00673727">
        <w:rPr>
          <w:lang w:val="en-US"/>
        </w:rPr>
        <w:t>Keywords: D3js , JavaScript, large volume data , Large mass of data .</w:t>
      </w:r>
    </w:p>
    <w:p w:rsidR="0006613A" w:rsidRPr="00242DAE" w:rsidRDefault="0006613A" w:rsidP="00370B67">
      <w:pPr>
        <w:pStyle w:val="PargrafodaLista"/>
        <w:rPr>
          <w:lang w:val="en-US"/>
        </w:rPr>
      </w:pPr>
    </w:p>
    <w:p w:rsidR="00673727" w:rsidRPr="00673727" w:rsidRDefault="00673727">
      <w:pPr>
        <w:spacing w:after="200"/>
        <w:rPr>
          <w:b/>
          <w:sz w:val="28"/>
          <w:szCs w:val="28"/>
          <w:lang w:val="en-US"/>
        </w:rPr>
      </w:pPr>
      <w:r w:rsidRPr="00673727">
        <w:rPr>
          <w:b/>
          <w:sz w:val="28"/>
          <w:szCs w:val="28"/>
          <w:lang w:val="en-US"/>
        </w:rPr>
        <w:br w:type="page"/>
      </w:r>
    </w:p>
    <w:p w:rsidR="000B43F7" w:rsidRPr="0006613A" w:rsidRDefault="000B43F7" w:rsidP="00182F3D">
      <w:pPr>
        <w:spacing w:after="200"/>
        <w:jc w:val="center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EE2EEE" w:rsidRDefault="00EE2EEE" w:rsidP="00EE2EEE">
      <w:pPr>
        <w:spacing w:after="200"/>
      </w:pPr>
    </w:p>
    <w:p w:rsidR="00045939" w:rsidRDefault="00045939" w:rsidP="00045939">
      <w:r>
        <w:t>ASP- Active Server Pages</w:t>
      </w:r>
    </w:p>
    <w:p w:rsidR="00045939" w:rsidRDefault="00182F3D" w:rsidP="00045939">
      <w:r>
        <w:t>CIO - Chief Information Officer (</w:t>
      </w:r>
      <w:r w:rsidR="00045939">
        <w:t>Diretor de Inform</w:t>
      </w:r>
      <w:r>
        <w:t>a</w:t>
      </w:r>
      <w:r w:rsidR="00045939">
        <w:t>ção</w:t>
      </w:r>
      <w:r>
        <w:t>)</w:t>
      </w:r>
    </w:p>
    <w:p w:rsidR="00045939" w:rsidRDefault="00045939" w:rsidP="00045939">
      <w:r>
        <w:t>CSS - Cascading Style Sheets (Linguagem de folhas de estil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3 - Data-Driven Document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DOM - Document Object Model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DS - Hitachi Data Systems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HTML - HyperText Markup Language (Linguagem de marcação de hipertexto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E8 - Internet Explorer 8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IoT - Internet of Things (Internet das Coisas)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PHP - Personal Home Page</w:t>
      </w:r>
    </w:p>
    <w:p w:rsidR="00045939" w:rsidRPr="00045939" w:rsidRDefault="00045939" w:rsidP="00045939">
      <w:pPr>
        <w:rPr>
          <w:lang w:val="en-US"/>
        </w:rPr>
      </w:pPr>
      <w:r w:rsidRPr="00045939">
        <w:rPr>
          <w:lang w:val="en-US"/>
        </w:rPr>
        <w:t>SAP - Systems Applications and Products in Data Processing (Sistemas, Aplicativos e Produtos para Processamento de Dados)</w:t>
      </w:r>
    </w:p>
    <w:p w:rsidR="00045939" w:rsidRDefault="00045939" w:rsidP="00045939">
      <w:r>
        <w:t>SVG - Scalable Vector Graphics (Gráficos vetoriais escaláveis)</w:t>
      </w:r>
    </w:p>
    <w:p w:rsidR="00276129" w:rsidRPr="004E2FC6" w:rsidRDefault="00045939" w:rsidP="00045939">
      <w:r w:rsidRPr="004E2FC6">
        <w:t xml:space="preserve">W3C - World Wide Web Consortium (Consórcio </w:t>
      </w:r>
      <w:r w:rsidR="00152FCC" w:rsidRPr="004E2FC6">
        <w:t>da rede mundial de computadores</w:t>
      </w:r>
      <w:r w:rsidRPr="004E2FC6">
        <w:t>)</w:t>
      </w:r>
      <w:r w:rsidR="00B011E9" w:rsidRPr="004E2FC6">
        <w:t xml:space="preserve"> </w:t>
      </w:r>
      <w:r w:rsidR="00276129" w:rsidRPr="004E2FC6">
        <w:br w:type="page"/>
      </w:r>
    </w:p>
    <w:p w:rsidR="00CF756E" w:rsidRPr="00EE2EEE" w:rsidRDefault="000B43F7">
      <w:pPr>
        <w:spacing w:after="200"/>
        <w:rPr>
          <w:b/>
          <w:sz w:val="28"/>
          <w:szCs w:val="28"/>
          <w:lang w:val="en-US"/>
        </w:rPr>
      </w:pPr>
      <w:r w:rsidRPr="00EE2EEE">
        <w:rPr>
          <w:b/>
          <w:sz w:val="28"/>
          <w:szCs w:val="28"/>
          <w:lang w:val="en-US"/>
        </w:rPr>
        <w:lastRenderedPageBreak/>
        <w:t>SUM</w:t>
      </w:r>
      <w:r w:rsidR="00276129" w:rsidRPr="00EE2EEE">
        <w:rPr>
          <w:b/>
          <w:sz w:val="28"/>
          <w:szCs w:val="28"/>
          <w:lang w:val="en-US"/>
        </w:rPr>
        <w:t>ÁRIO</w:t>
      </w:r>
    </w:p>
    <w:p w:rsidR="00CF756E" w:rsidRPr="00EE2EEE" w:rsidRDefault="00CF756E">
      <w:pPr>
        <w:spacing w:after="200"/>
        <w:rPr>
          <w:b/>
          <w:szCs w:val="24"/>
          <w:lang w:val="en-US"/>
        </w:rPr>
      </w:pPr>
    </w:p>
    <w:p w:rsidR="00D90F19" w:rsidRDefault="00886853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r>
        <w:rPr>
          <w:b/>
          <w:caps w:val="0"/>
          <w:sz w:val="28"/>
          <w:szCs w:val="28"/>
        </w:rPr>
        <w:fldChar w:fldCharType="begin"/>
      </w:r>
      <w:r>
        <w:rPr>
          <w:b/>
          <w:caps w:val="0"/>
          <w:sz w:val="28"/>
          <w:szCs w:val="28"/>
        </w:rPr>
        <w:instrText xml:space="preserve"> TOC \o "1-3" \h \z \u </w:instrText>
      </w:r>
      <w:r>
        <w:rPr>
          <w:b/>
          <w:caps w:val="0"/>
          <w:sz w:val="28"/>
          <w:szCs w:val="28"/>
        </w:rPr>
        <w:fldChar w:fldCharType="separate"/>
      </w:r>
      <w:hyperlink w:anchor="_Toc417409650" w:history="1">
        <w:r w:rsidR="00D90F19" w:rsidRPr="00CF1BF2">
          <w:rPr>
            <w:rStyle w:val="Hyperlink"/>
            <w:rFonts w:cs="Arial"/>
            <w:noProof/>
          </w:rPr>
          <w:t>1.</w:t>
        </w:r>
        <w:r w:rsidR="00D90F19"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="00D90F19" w:rsidRPr="00CF1BF2">
          <w:rPr>
            <w:rStyle w:val="Hyperlink"/>
            <w:noProof/>
          </w:rPr>
          <w:t>INTRODUÇÃO</w:t>
        </w:r>
        <w:r w:rsidR="00D90F19">
          <w:rPr>
            <w:noProof/>
            <w:webHidden/>
          </w:rPr>
          <w:tab/>
        </w:r>
        <w:r w:rsidR="00D90F19">
          <w:rPr>
            <w:noProof/>
            <w:webHidden/>
          </w:rPr>
          <w:fldChar w:fldCharType="begin"/>
        </w:r>
        <w:r w:rsidR="00D90F19">
          <w:rPr>
            <w:noProof/>
            <w:webHidden/>
          </w:rPr>
          <w:instrText xml:space="preserve"> PAGEREF _Toc417409650 \h </w:instrText>
        </w:r>
        <w:r w:rsidR="00D90F19">
          <w:rPr>
            <w:noProof/>
            <w:webHidden/>
          </w:rPr>
        </w:r>
        <w:r w:rsidR="00D90F19">
          <w:rPr>
            <w:noProof/>
            <w:webHidden/>
          </w:rPr>
          <w:fldChar w:fldCharType="separate"/>
        </w:r>
        <w:r w:rsidR="00D90F19">
          <w:rPr>
            <w:noProof/>
            <w:webHidden/>
          </w:rPr>
          <w:t>9</w:t>
        </w:r>
        <w:r w:rsidR="00D90F19"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9651" w:history="1">
        <w:r w:rsidRPr="00CF1BF2">
          <w:rPr>
            <w:rStyle w:val="Hyperlink"/>
            <w:rFonts w:cs="Arial"/>
            <w:noProof/>
          </w:rPr>
          <w:t>2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2" w:history="1">
        <w:r w:rsidRPr="00CF1BF2">
          <w:rPr>
            <w:rStyle w:val="Hyperlink"/>
            <w:rFonts w:cs="Arial"/>
            <w:noProof/>
          </w:rPr>
          <w:t>2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JavaScri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3" w:history="1">
        <w:r w:rsidRPr="00CF1BF2">
          <w:rPr>
            <w:rStyle w:val="Hyperlink"/>
            <w:noProof/>
          </w:rPr>
          <w:t>2.1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noProof/>
          </w:rPr>
          <w:t>Conceitos bás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4" w:history="1">
        <w:r w:rsidRPr="00CF1BF2">
          <w:rPr>
            <w:rStyle w:val="Hyperlink"/>
            <w:noProof/>
          </w:rPr>
          <w:t>2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noProof/>
          </w:rPr>
          <w:t>Definição de um fram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5" w:history="1">
        <w:r w:rsidRPr="00CF1BF2">
          <w:rPr>
            <w:rStyle w:val="Hyperlink"/>
            <w:noProof/>
          </w:rPr>
          <w:t>2.3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noProof/>
          </w:rPr>
          <w:t>Ferramentas semelhantes a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6" w:history="1">
        <w:r w:rsidRPr="00CF1BF2">
          <w:rPr>
            <w:rStyle w:val="Hyperlink"/>
            <w:rFonts w:cs="Arial"/>
            <w:noProof/>
          </w:rPr>
          <w:t>2.4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Modelo Documento Obje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7" w:history="1">
        <w:r w:rsidRPr="00CF1BF2">
          <w:rPr>
            <w:rStyle w:val="Hyperlink"/>
            <w:rFonts w:cs="Arial"/>
            <w:noProof/>
          </w:rPr>
          <w:t>2.5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Folha de esti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8" w:history="1">
        <w:r w:rsidRPr="00CF1BF2">
          <w:rPr>
            <w:rStyle w:val="Hyperlink"/>
            <w:rFonts w:cs="Arial"/>
            <w:noProof/>
          </w:rPr>
          <w:t>2.6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59" w:history="1">
        <w:r w:rsidRPr="00CF1BF2">
          <w:rPr>
            <w:rStyle w:val="Hyperlink"/>
            <w:rFonts w:cs="Arial"/>
            <w:noProof/>
          </w:rPr>
          <w:t>2.7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Vantagens e desvantagens de utilizar o D3j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0" w:history="1">
        <w:r w:rsidRPr="00CF1BF2">
          <w:rPr>
            <w:rStyle w:val="Hyperlink"/>
            <w:rFonts w:cs="Arial"/>
            <w:noProof/>
          </w:rPr>
          <w:t>2.7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1" w:history="1">
        <w:r w:rsidRPr="00CF1BF2">
          <w:rPr>
            <w:rStyle w:val="Hyperlink"/>
            <w:rFonts w:cs="Arial"/>
            <w:noProof/>
          </w:rPr>
          <w:t>2.7.2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Desvant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2" w:history="1">
        <w:r w:rsidRPr="00CF1BF2">
          <w:rPr>
            <w:rStyle w:val="Hyperlink"/>
            <w:noProof/>
            <w:lang w:eastAsia="pt-BR"/>
          </w:rPr>
          <w:t>2.8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noProof/>
            <w:lang w:eastAsia="pt-BR"/>
          </w:rPr>
          <w:t>Conceito de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3"/>
        <w:tabs>
          <w:tab w:val="left" w:pos="132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3" w:history="1">
        <w:r w:rsidRPr="00CF1BF2">
          <w:rPr>
            <w:rStyle w:val="Hyperlink"/>
            <w:noProof/>
            <w:lang w:eastAsia="pt-BR"/>
          </w:rPr>
          <w:t>2.8.1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noProof/>
            <w:lang w:eastAsia="pt-BR"/>
          </w:rPr>
          <w:t>Aplicaçõ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88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4" w:history="1">
        <w:r w:rsidRPr="00CF1BF2">
          <w:rPr>
            <w:rStyle w:val="Hyperlink"/>
            <w:rFonts w:ascii="Times New Roman" w:eastAsia="Times New Roman" w:hAnsi="Times New Roman" w:cs="Times New Roman"/>
            <w:noProof/>
            <w:lang w:eastAsia="pt-BR"/>
          </w:rPr>
          <w:t>2.9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eastAsia="Times New Roman"/>
            <w:noProof/>
            <w:lang w:eastAsia="pt-BR"/>
          </w:rPr>
          <w:t>Tendências para 2015 big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2"/>
        <w:tabs>
          <w:tab w:val="left" w:pos="1100"/>
          <w:tab w:val="right" w:leader="dot" w:pos="9061"/>
        </w:tabs>
        <w:rPr>
          <w:rFonts w:asciiTheme="minorHAnsi" w:eastAsiaTheme="minorEastAsia" w:hAnsiTheme="minorHAnsi"/>
          <w:noProof/>
          <w:sz w:val="22"/>
          <w:lang w:eastAsia="pt-BR"/>
        </w:rPr>
      </w:pPr>
      <w:hyperlink w:anchor="_Toc417409665" w:history="1">
        <w:r w:rsidRPr="00CF1BF2">
          <w:rPr>
            <w:rStyle w:val="Hyperlink"/>
            <w:rFonts w:eastAsia="Times New Roman"/>
            <w:noProof/>
            <w:lang w:eastAsia="pt-BR"/>
          </w:rPr>
          <w:t>2.10.</w:t>
        </w:r>
        <w:r>
          <w:rPr>
            <w:rFonts w:asciiTheme="minorHAnsi" w:eastAsiaTheme="minorEastAsia" w:hAnsiTheme="minorHAnsi"/>
            <w:noProof/>
            <w:sz w:val="22"/>
            <w:lang w:eastAsia="pt-BR"/>
          </w:rPr>
          <w:tab/>
        </w:r>
        <w:r w:rsidRPr="00CF1BF2">
          <w:rPr>
            <w:rStyle w:val="Hyperlink"/>
            <w:rFonts w:eastAsia="Times New Roman"/>
            <w:noProof/>
            <w:lang w:eastAsia="pt-BR"/>
          </w:rPr>
          <w:t>Arquivos em nuv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1"/>
        <w:tabs>
          <w:tab w:val="left" w:pos="482"/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9666" w:history="1">
        <w:r w:rsidRPr="00CF1BF2">
          <w:rPr>
            <w:rStyle w:val="Hyperlink"/>
            <w:rFonts w:cs="Arial"/>
            <w:noProof/>
          </w:rPr>
          <w:t>3.</w:t>
        </w:r>
        <w:r>
          <w:rPr>
            <w:rFonts w:asciiTheme="minorHAnsi" w:eastAsiaTheme="minorEastAsia" w:hAnsiTheme="minorHAnsi"/>
            <w:caps w:val="0"/>
            <w:noProof/>
            <w:color w:val="auto"/>
            <w:sz w:val="22"/>
            <w:lang w:eastAsia="pt-BR"/>
          </w:rPr>
          <w:tab/>
        </w:r>
        <w:r w:rsidRPr="00CF1BF2">
          <w:rPr>
            <w:rStyle w:val="Hyperlink"/>
            <w:rFonts w:cs="Arial"/>
            <w:noProof/>
            <w:shd w:val="clear" w:color="auto" w:fill="FFFFFF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D90F19" w:rsidRDefault="00D90F19">
      <w:pPr>
        <w:pStyle w:val="Sumrio1"/>
        <w:tabs>
          <w:tab w:val="right" w:leader="dot" w:pos="9061"/>
        </w:tabs>
        <w:rPr>
          <w:rFonts w:asciiTheme="minorHAnsi" w:eastAsiaTheme="minorEastAsia" w:hAnsiTheme="minorHAnsi"/>
          <w:caps w:val="0"/>
          <w:noProof/>
          <w:color w:val="auto"/>
          <w:sz w:val="22"/>
          <w:lang w:eastAsia="pt-BR"/>
        </w:rPr>
      </w:pPr>
      <w:hyperlink w:anchor="_Toc417409667" w:history="1">
        <w:r w:rsidRPr="00CF1BF2">
          <w:rPr>
            <w:rStyle w:val="Hyperlink"/>
            <w:rFonts w:cs="Arial"/>
            <w:noProof/>
            <w:shd w:val="clear" w:color="auto" w:fill="FFFFFF"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174096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50CC0" w:rsidRPr="0006613A" w:rsidRDefault="00886853" w:rsidP="00886853">
      <w:pPr>
        <w:spacing w:after="200" w:line="360" w:lineRule="auto"/>
        <w:rPr>
          <w:b/>
          <w:sz w:val="28"/>
          <w:szCs w:val="28"/>
        </w:rPr>
      </w:pPr>
      <w:r>
        <w:rPr>
          <w:b/>
          <w:caps/>
          <w:color w:val="000000" w:themeColor="text1"/>
          <w:sz w:val="28"/>
          <w:szCs w:val="28"/>
        </w:rPr>
        <w:fldChar w:fldCharType="end"/>
      </w:r>
      <w:r w:rsidR="00A50CC0" w:rsidRPr="0006613A">
        <w:rPr>
          <w:b/>
          <w:sz w:val="28"/>
          <w:szCs w:val="28"/>
        </w:rPr>
        <w:br w:type="page"/>
      </w:r>
    </w:p>
    <w:p w:rsidR="00A709BD" w:rsidRDefault="00A709BD" w:rsidP="00C35E0E">
      <w:pPr>
        <w:pStyle w:val="Ttulo1"/>
        <w:sectPr w:rsidR="00A709BD" w:rsidSect="00A50CC0">
          <w:headerReference w:type="default" r:id="rId9"/>
          <w:pgSz w:w="11906" w:h="16838"/>
          <w:pgMar w:top="1701" w:right="1134" w:bottom="1134" w:left="1701" w:header="708" w:footer="708" w:gutter="0"/>
          <w:cols w:space="708"/>
          <w:docGrid w:linePitch="360"/>
        </w:sectPr>
      </w:pPr>
    </w:p>
    <w:p w:rsidR="00473AB4" w:rsidRDefault="00A50CC0" w:rsidP="00886853">
      <w:pPr>
        <w:pStyle w:val="Ttulo1"/>
      </w:pPr>
      <w:bookmarkStart w:id="0" w:name="_Toc417409650"/>
      <w:r>
        <w:lastRenderedPageBreak/>
        <w:t>INTRODUÇÃO</w:t>
      </w:r>
      <w:bookmarkEnd w:id="0"/>
    </w:p>
    <w:p w:rsidR="008D3D5B" w:rsidRDefault="008D3D5B" w:rsidP="008D3D5B">
      <w:pPr>
        <w:pStyle w:val="PargrafodaLista"/>
      </w:pPr>
      <w:r>
        <w:t xml:space="preserve"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. </w:t>
      </w:r>
    </w:p>
    <w:p w:rsidR="0006613A" w:rsidRPr="008D3D5B" w:rsidRDefault="008D3D5B" w:rsidP="008D3D5B">
      <w:pPr>
        <w:pStyle w:val="PargrafodaLista"/>
        <w:rPr>
          <w:b/>
        </w:rPr>
      </w:pPr>
      <w:r>
        <w:t xml:space="preserve">No artigo publicado </w:t>
      </w:r>
      <w:r w:rsidR="00A720DE">
        <w:fldChar w:fldCharType="begin" w:fldLock="1"/>
      </w:r>
      <w:r w:rsidR="00A720DE" w:rsidRPr="008D3D5B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A720DE">
        <w:fldChar w:fldCharType="separate"/>
      </w:r>
      <w:r w:rsidR="00A720DE" w:rsidRPr="008D3D5B">
        <w:rPr>
          <w:noProof/>
        </w:rPr>
        <w:t>(RANDAL E. BRYANT, RANDY H. KATZ, 2008)</w:t>
      </w:r>
      <w:r w:rsidR="00A720DE">
        <w:fldChar w:fldCharType="end"/>
      </w:r>
      <w:r>
        <w:t xml:space="preserve">, a rede Wal-Mart recentemente contratou Hewlett Packard para construir um armazém capaz de armazenar 4 petabytes (4 trilhão de bytes) de dados, registrando cada compra registrada por seus terminais de ponto-de-venda (em torno de 267 milhões de transações por dia) em suas 6.000 lojas em todo o mundo. </w:t>
      </w:r>
      <w:r w:rsidR="00DD64C4">
        <w:t>Através da aplicação de aprendizagem de máquina a esses dados, eles podem detectar padrões que indicam a eficácia de suas estratégias de preços, publicidades, campanhas e gerenciar melhor suas cadeias de inventário e de abastecimento</w:t>
      </w:r>
      <w:r w:rsidR="00DD64C4" w:rsidRPr="008D3D5B">
        <w:t>.</w:t>
      </w:r>
      <w:r w:rsidR="00F568AE">
        <w:t xml:space="preserve"> </w:t>
      </w:r>
    </w:p>
    <w:p w:rsidR="008D3D5B" w:rsidRDefault="008D3D5B" w:rsidP="008D3D5B">
      <w:pPr>
        <w:pStyle w:val="PargrafodaLista"/>
      </w:pPr>
      <w:r>
        <w:t>Hoje, com o avanço e dependência da tecnologia, o homem manipula o que há de mais importante que permite que haja toda essa evolução, a informação.</w:t>
      </w:r>
    </w:p>
    <w:p w:rsidR="0006613A" w:rsidRPr="00FF1A59" w:rsidRDefault="008D3D5B" w:rsidP="008D3D5B">
      <w:pPr>
        <w:pStyle w:val="PargrafodaLista"/>
      </w:pPr>
      <w:r>
        <w:t xml:space="preserve">Os dados se tornaram grandes muitos anos antes da história recente em torno do </w:t>
      </w:r>
      <w:r w:rsidRPr="00B04808">
        <w:rPr>
          <w:i/>
        </w:rPr>
        <w:t>Big Data</w:t>
      </w:r>
      <w:r>
        <w:t>. A primeira tentativa de contabilizar essa grande massa de dados ocorreu em 1941, popularmente conhecida como a “Explosão da Informação</w:t>
      </w:r>
      <w:r w:rsidR="00745C52">
        <w:t>”</w:t>
      </w:r>
      <w:r w:rsidR="002A1B4A">
        <w:rPr>
          <w:rStyle w:val="Refdenotaderodap"/>
        </w:rPr>
        <w:footnoteReference w:id="1"/>
      </w:r>
      <w:r>
        <w:t>.</w:t>
      </w:r>
      <w:r w:rsidR="00FF1A59">
        <w:t xml:space="preserve"> </w:t>
      </w:r>
      <w:r w:rsidR="0006613A">
        <w:fldChar w:fldCharType="begin" w:fldLock="1"/>
      </w:r>
      <w:r w:rsidR="0006613A"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 w:rsidR="0006613A">
        <w:fldChar w:fldCharType="separate"/>
      </w:r>
      <w:r w:rsidR="0006613A" w:rsidRPr="006870F5">
        <w:rPr>
          <w:noProof/>
        </w:rPr>
        <w:t>(PRESS, [s.d.])</w:t>
      </w:r>
      <w:r w:rsidR="0006613A">
        <w:fldChar w:fldCharType="end"/>
      </w:r>
    </w:p>
    <w:p w:rsidR="0006613A" w:rsidRDefault="008D3D5B" w:rsidP="0006613A">
      <w:pPr>
        <w:pStyle w:val="PargrafodaLista"/>
      </w:pPr>
      <w:r w:rsidRPr="008D3D5B">
        <w:t xml:space="preserve">De acordo com o artigo </w:t>
      </w:r>
      <w:r w:rsidR="00924C54">
        <w:fldChar w:fldCharType="begin" w:fldLock="1"/>
      </w:r>
      <w:r w:rsidR="00924C54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924C54">
        <w:fldChar w:fldCharType="separate"/>
      </w:r>
      <w:r w:rsidR="00924C54" w:rsidRPr="006870F5">
        <w:rPr>
          <w:noProof/>
        </w:rPr>
        <w:t>(VIEIRA, [s.d.])</w:t>
      </w:r>
      <w:r w:rsidR="00924C54">
        <w:fldChar w:fldCharType="end"/>
      </w:r>
      <w:r w:rsidRPr="008D3D5B">
        <w:t xml:space="preserve">, </w:t>
      </w:r>
      <w:r w:rsidR="00924C54">
        <w:t>o</w:t>
      </w:r>
      <w:r w:rsidRPr="008D3D5B">
        <w:t xml:space="preserve"> conceito de </w:t>
      </w:r>
      <w:r w:rsidRPr="00031934">
        <w:rPr>
          <w:i/>
        </w:rPr>
        <w:t>Big Data</w:t>
      </w:r>
      <w:r w:rsidRPr="008D3D5B">
        <w:t xml:space="preserve"> começou a s</w:t>
      </w:r>
      <w:r w:rsidR="00924C54">
        <w:t>er discutido a cerca de 70 anos</w:t>
      </w:r>
      <w:r w:rsidRPr="008D3D5B">
        <w:t xml:space="preserve"> devido ás enormes elevações de volume de dados tornando-se desafiante ter a</w:t>
      </w:r>
      <w:r>
        <w:t xml:space="preserve">cesso e manipulação com o </w:t>
      </w:r>
      <w:r w:rsidR="00FF1A59">
        <w:t xml:space="preserve">mesmo. </w:t>
      </w:r>
    </w:p>
    <w:p w:rsidR="0006613A" w:rsidRDefault="001E4417" w:rsidP="00924C54">
      <w:pPr>
        <w:pStyle w:val="PargrafodaLista"/>
      </w:pPr>
      <w:r>
        <w:t xml:space="preserve">Ainda no </w:t>
      </w:r>
      <w:r w:rsidR="008D3D5B" w:rsidRPr="008D3D5B">
        <w:t>artigo de</w:t>
      </w:r>
      <w:r w:rsidR="008D3D5B">
        <w:t xml:space="preserve"> </w:t>
      </w:r>
      <w:r w:rsidR="008D3D5B">
        <w:fldChar w:fldCharType="begin" w:fldLock="1"/>
      </w:r>
      <w:r w:rsidR="008D3D5B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8D3D5B">
        <w:fldChar w:fldCharType="separate"/>
      </w:r>
      <w:r w:rsidR="008D3D5B" w:rsidRPr="006870F5">
        <w:rPr>
          <w:noProof/>
        </w:rPr>
        <w:t>(VIEIRA, [s.d.])</w:t>
      </w:r>
      <w:r w:rsidR="008D3D5B">
        <w:fldChar w:fldCharType="end"/>
      </w:r>
      <w:r w:rsidR="008D3D5B" w:rsidRPr="008D3D5B">
        <w:t xml:space="preserve">, citasse, o termo </w:t>
      </w:r>
      <w:r w:rsidR="008D3D5B" w:rsidRPr="00031934">
        <w:rPr>
          <w:i/>
        </w:rPr>
        <w:t>Big Data</w:t>
      </w:r>
      <w:r w:rsidR="008D3D5B" w:rsidRPr="008D3D5B">
        <w:t>,</w:t>
      </w:r>
      <w:r>
        <w:t xml:space="preserve"> que </w:t>
      </w:r>
      <w:r w:rsidR="008D3D5B" w:rsidRPr="008D3D5B">
        <w:t xml:space="preserve">foi criado há 17 anos referindo-se à impossibilidade de armazenamento de grandes volumes de informações em data </w:t>
      </w:r>
      <w:r w:rsidR="008D3D5B" w:rsidRPr="001E4417">
        <w:rPr>
          <w:i/>
        </w:rPr>
        <w:t>warehouses</w:t>
      </w:r>
      <w:r w:rsidR="008D3D5B" w:rsidRPr="008D3D5B">
        <w:t xml:space="preserve"> únicos, já que o armazenamento digital ainda não era t</w:t>
      </w:r>
      <w:r w:rsidR="00FF1A59">
        <w:t>ão eficiente como hoje em dia.</w:t>
      </w:r>
    </w:p>
    <w:p w:rsidR="00352B63" w:rsidRDefault="00031934" w:rsidP="00352B63">
      <w:pPr>
        <w:pStyle w:val="PargrafodaLista"/>
      </w:pPr>
      <w:r>
        <w:t xml:space="preserve">O </w:t>
      </w:r>
      <w:r w:rsidRPr="00031934">
        <w:rPr>
          <w:i/>
        </w:rPr>
        <w:t>Big Data</w:t>
      </w:r>
      <w:r w:rsidR="00352B63">
        <w:t xml:space="preserve"> forma um conjunto de dados caracterizados por Velocidade, Volume e Variedade. </w:t>
      </w:r>
    </w:p>
    <w:p w:rsidR="00352B63" w:rsidRDefault="00352B63" w:rsidP="00352B63">
      <w:pPr>
        <w:pStyle w:val="PargrafodaLista"/>
      </w:pPr>
      <w:r>
        <w:t xml:space="preserve">Velocidade: a principal característica do </w:t>
      </w:r>
      <w:r w:rsidRPr="00031934">
        <w:rPr>
          <w:i/>
        </w:rPr>
        <w:t>Big Data</w:t>
      </w:r>
      <w:r>
        <w:t>, toda a demanda gerada seja tratada em um espaço de tempo ideal para cada uma delas.</w:t>
      </w:r>
    </w:p>
    <w:p w:rsidR="00352B63" w:rsidRDefault="00352B63" w:rsidP="00352B63">
      <w:pPr>
        <w:pStyle w:val="PargrafodaLista"/>
      </w:pPr>
      <w:r>
        <w:lastRenderedPageBreak/>
        <w:t>Volume: trata-se da imensa quantidade de dados gerados todos os dias, seu desafio é o processo de armazenamento, transmissão ao mesmo tempo.</w:t>
      </w:r>
    </w:p>
    <w:p w:rsidR="0006613A" w:rsidRDefault="00352B63" w:rsidP="00352B63">
      <w:pPr>
        <w:pStyle w:val="PargrafodaLista"/>
      </w:pPr>
      <w:r>
        <w:t xml:space="preserve">Variedade: refere-se </w:t>
      </w:r>
      <w:r w:rsidR="00E15DD4">
        <w:t>às</w:t>
      </w:r>
      <w:r>
        <w:t xml:space="preserve"> diversas formas de informação processadas, e-mail, pagamentos, documentos, páginas web, vídeos e etc. O desafio aqui é colher todos esses dados, e para que haja </w:t>
      </w:r>
      <w:r w:rsidR="00E15DD4">
        <w:t>um bom</w:t>
      </w:r>
      <w:r>
        <w:t xml:space="preserve"> desempenho de interpretação e analítica sobre </w:t>
      </w:r>
      <w:r w:rsidR="00E15DD4">
        <w:t xml:space="preserve">eles. </w:t>
      </w:r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352B63" w:rsidP="0006613A">
      <w:pPr>
        <w:pStyle w:val="PargrafodaLista"/>
      </w:pPr>
      <w:r w:rsidRPr="00352B63">
        <w:t>O artigo produzido pela revista “Ciência Hoje”</w:t>
      </w:r>
      <w:r w:rsidR="00AF7FD7" w:rsidRPr="00AF7FD7">
        <w:t xml:space="preserve"> </w:t>
      </w:r>
      <w:r w:rsidR="00AF7FD7">
        <w:fldChar w:fldCharType="begin" w:fldLock="1"/>
      </w:r>
      <w:r w:rsidR="00AF7FD7">
        <w:instrText>ADDIN CSL_CITATION { "citationItems" : [ { "id" : "ITEM-1", "itemData" : { "container-title" : "Ci\u00eancia Hoje",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 w:rsidR="00AF7FD7">
        <w:fldChar w:fldCharType="separate"/>
      </w:r>
      <w:r w:rsidR="00AF7FD7" w:rsidRPr="006870F5">
        <w:rPr>
          <w:noProof/>
        </w:rPr>
        <w:t>(“Desafios do Big Data”, 2013)</w:t>
      </w:r>
      <w:r w:rsidR="00AF7FD7">
        <w:fldChar w:fldCharType="end"/>
      </w:r>
      <w:r w:rsidRPr="00352B63">
        <w:t xml:space="preserve">, em um de seus trechos lembra também que junto com Big Data traz </w:t>
      </w:r>
      <w:r w:rsidR="00AF7FD7">
        <w:t>consigo também problemas éticos, q</w:t>
      </w:r>
      <w:r w:rsidRPr="00352B63">
        <w:t>uestões como a dificuldade de garantir a segurança e privacidade dos dados chegam a inviabilizar projetos, como uma base central de prontuários médicos, devido ao risco de essa informação ser utilizada de forma indevida.</w:t>
      </w:r>
      <w:r w:rsidR="00AF7FD7">
        <w:t xml:space="preserve">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Hoje em dia o grande problema não é a obtenção de dados e sim o seu tratamento, conseguir obter essa informação de manei</w:t>
      </w:r>
      <w:r w:rsidR="00DD64C4">
        <w:rPr>
          <w:rFonts w:cs="Arial"/>
          <w:color w:val="222222"/>
          <w:szCs w:val="24"/>
          <w:shd w:val="clear" w:color="auto" w:fill="FFFFFF"/>
        </w:rPr>
        <w:t xml:space="preserve">ra rápida e automatizada, já 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parou pra pensar em como manipular e interagir com tantas informações geradas todos os dias? </w:t>
      </w:r>
    </w:p>
    <w:p w:rsidR="00352B63" w:rsidRP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Desenvolvido em 2011, tendo lançamento em agosto de</w:t>
      </w:r>
      <w:r w:rsidR="00682A5F">
        <w:rPr>
          <w:rFonts w:cs="Arial"/>
          <w:color w:val="222222"/>
          <w:szCs w:val="24"/>
          <w:shd w:val="clear" w:color="auto" w:fill="FFFFFF"/>
        </w:rPr>
        <w:t xml:space="preserve"> 2011, deu-se a origem ao D3js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r w:rsidRPr="00387D13">
        <w:rPr>
          <w:rFonts w:cs="Arial"/>
          <w:i/>
          <w:color w:val="222222"/>
          <w:szCs w:val="24"/>
          <w:shd w:val="clear" w:color="auto" w:fill="FFFFFF"/>
        </w:rPr>
        <w:t>JavaScript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, uma linguagem de </w:t>
      </w:r>
      <w:r w:rsidRPr="00387D13">
        <w:rPr>
          <w:rFonts w:cs="Arial"/>
          <w:i/>
          <w:color w:val="222222"/>
          <w:szCs w:val="24"/>
          <w:shd w:val="clear" w:color="auto" w:fill="FFFFFF"/>
        </w:rPr>
        <w:t>script</w:t>
      </w:r>
      <w:r w:rsidRPr="00352B63">
        <w:rPr>
          <w:rFonts w:cs="Arial"/>
          <w:color w:val="222222"/>
          <w:szCs w:val="24"/>
          <w:shd w:val="clear" w:color="auto" w:fill="FFFFFF"/>
        </w:rPr>
        <w:t xml:space="preserve">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352B63" w:rsidRPr="00352B63" w:rsidRDefault="00387D1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Conforme </w:t>
      </w:r>
      <w:r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9E47F2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>
        <w:rPr>
          <w:rFonts w:cs="Arial"/>
          <w:color w:val="222222"/>
          <w:szCs w:val="24"/>
          <w:shd w:val="clear" w:color="auto" w:fill="FFFFFF"/>
        </w:rPr>
        <w:fldChar w:fldCharType="separate"/>
      </w:r>
      <w:r w:rsidRPr="00387D13">
        <w:rPr>
          <w:rFonts w:cs="Arial"/>
          <w:noProof/>
          <w:color w:val="222222"/>
          <w:szCs w:val="24"/>
          <w:shd w:val="clear" w:color="auto" w:fill="FFFFFF"/>
        </w:rPr>
        <w:t>(MURRAY, [s.d.])</w:t>
      </w:r>
      <w:r>
        <w:rPr>
          <w:rFonts w:cs="Arial"/>
          <w:color w:val="222222"/>
          <w:szCs w:val="24"/>
          <w:shd w:val="clear" w:color="auto" w:fill="FFFFFF"/>
        </w:rPr>
        <w:fldChar w:fldCharType="end"/>
      </w:r>
      <w:r w:rsidR="00352B63" w:rsidRPr="00352B63">
        <w:rPr>
          <w:rFonts w:cs="Arial"/>
          <w:color w:val="222222"/>
          <w:szCs w:val="24"/>
          <w:shd w:val="clear" w:color="auto" w:fill="FFFFFF"/>
        </w:rPr>
        <w:t>, relata que o D3js vem explodindo em popularidade, em parte porque além de ele ser extremamente flexível pelo fato de ele funcionar em navegadores modernos, incluindo Android e IOS dispositivos mobile, mas também porque é poderoso.</w:t>
      </w:r>
    </w:p>
    <w:p w:rsidR="00352B63" w:rsidRDefault="00352B63" w:rsidP="00352B63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 w:rsidRPr="00352B63"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</w:t>
      </w:r>
      <w:r w:rsidR="00E47FA8">
        <w:rPr>
          <w:rFonts w:cs="Arial"/>
          <w:color w:val="222222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 flexibilidade é mesmo o maior trunfo dessa nova ferramenta, é ótimo até mesmo para jornalistas, pois não os limitam </w:t>
      </w:r>
      <w:r w:rsidR="00682A5F">
        <w:rPr>
          <w:rStyle w:val="notranslate"/>
          <w:rFonts w:cs="Arial"/>
          <w:szCs w:val="24"/>
          <w:shd w:val="clear" w:color="auto" w:fill="FFFFFF"/>
        </w:rPr>
        <w:t>a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uma forma de visual específica, sendo o próprio livre para fazer explorar o uso de gráficos através das informações, e a partir daí inventar novas formas visualização específica.</w:t>
      </w:r>
    </w:p>
    <w:p w:rsidR="0016740F" w:rsidRDefault="00913BE1" w:rsidP="00913BE1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 w:rsidRPr="00913BE1">
        <w:rPr>
          <w:rStyle w:val="notranslate"/>
          <w:rFonts w:cs="Arial"/>
          <w:szCs w:val="24"/>
          <w:shd w:val="clear" w:color="auto" w:fill="FFFFFF"/>
        </w:rPr>
        <w:t xml:space="preserve">Ainda no </w:t>
      </w:r>
      <w:r w:rsidR="00E47FA8">
        <w:rPr>
          <w:rStyle w:val="notranslate"/>
          <w:rFonts w:cs="Arial"/>
          <w:szCs w:val="24"/>
          <w:shd w:val="clear" w:color="auto" w:fill="FFFFFF"/>
        </w:rPr>
        <w:t xml:space="preserve">artigo 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begin" w:fldLock="1"/>
      </w:r>
      <w:r w:rsidR="009E47F2">
        <w:rPr>
          <w:rFonts w:cs="Arial"/>
          <w:color w:val="222222"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separate"/>
      </w:r>
      <w:r w:rsidR="00E47FA8" w:rsidRPr="00387D13">
        <w:rPr>
          <w:rFonts w:cs="Arial"/>
          <w:noProof/>
          <w:color w:val="222222"/>
          <w:szCs w:val="24"/>
          <w:shd w:val="clear" w:color="auto" w:fill="FFFFFF"/>
        </w:rPr>
        <w:t>(MURRAY, [s.d.])</w:t>
      </w:r>
      <w:r w:rsidR="00E47FA8">
        <w:rPr>
          <w:rFonts w:cs="Arial"/>
          <w:color w:val="222222"/>
          <w:szCs w:val="24"/>
          <w:shd w:val="clear" w:color="auto" w:fill="FFFFFF"/>
        </w:rPr>
        <w:fldChar w:fldCharType="end"/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, </w:t>
      </w:r>
      <w:r w:rsidR="00E47FA8">
        <w:rPr>
          <w:rStyle w:val="notranslate"/>
          <w:rFonts w:cs="Arial"/>
          <w:szCs w:val="24"/>
          <w:shd w:val="clear" w:color="auto" w:fill="FFFFFF"/>
        </w:rPr>
        <w:t>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</w:t>
      </w:r>
      <w:r w:rsidRPr="00E47FA8">
        <w:rPr>
          <w:rStyle w:val="notranslate"/>
          <w:rFonts w:cs="Arial"/>
          <w:i/>
          <w:szCs w:val="24"/>
          <w:shd w:val="clear" w:color="auto" w:fill="FFFFFF"/>
        </w:rPr>
        <w:t>The New York Times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tem </w:t>
      </w:r>
      <w:r w:rsidR="00E47FA8">
        <w:rPr>
          <w:rStyle w:val="notranslate"/>
          <w:rFonts w:cs="Arial"/>
          <w:szCs w:val="24"/>
          <w:shd w:val="clear" w:color="auto" w:fill="FFFFFF"/>
        </w:rPr>
        <w:t>vend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gradualmente a eliminação do Flash em favor de D3 e outras peças interativas </w:t>
      </w:r>
      <w:r w:rsidRPr="00913BE1">
        <w:rPr>
          <w:rStyle w:val="notranslate"/>
          <w:rFonts w:cs="Arial"/>
          <w:szCs w:val="24"/>
          <w:shd w:val="clear" w:color="auto" w:fill="FFFFFF"/>
        </w:rPr>
        <w:lastRenderedPageBreak/>
        <w:t xml:space="preserve">baseadas em </w:t>
      </w:r>
      <w:r w:rsidRPr="0016740F">
        <w:rPr>
          <w:rStyle w:val="notranslate"/>
          <w:rFonts w:cs="Arial"/>
          <w:i/>
          <w:szCs w:val="24"/>
          <w:shd w:val="clear" w:color="auto" w:fill="FFFFFF"/>
        </w:rPr>
        <w:t>JavaScript</w:t>
      </w:r>
      <w:r w:rsidRPr="00913BE1">
        <w:rPr>
          <w:rStyle w:val="notranslate"/>
          <w:rFonts w:cs="Arial"/>
          <w:szCs w:val="24"/>
          <w:shd w:val="clear" w:color="auto" w:fill="FFFFFF"/>
        </w:rPr>
        <w:t>, mesmo a contratação de Mike Bostock, o principal autor do D3, que agora está na equipe</w:t>
      </w:r>
      <w:r w:rsidR="0016740F">
        <w:rPr>
          <w:rStyle w:val="notranslate"/>
          <w:rFonts w:cs="Arial"/>
          <w:szCs w:val="24"/>
          <w:shd w:val="clear" w:color="auto" w:fill="FFFFFF"/>
        </w:rPr>
        <w:t>, o</w:t>
      </w:r>
      <w:r w:rsidRPr="00913BE1">
        <w:rPr>
          <w:rStyle w:val="notranslate"/>
          <w:rFonts w:cs="Arial"/>
          <w:szCs w:val="24"/>
          <w:shd w:val="clear" w:color="auto" w:fill="FFFFFF"/>
        </w:rPr>
        <w:t xml:space="preserve"> resultado foi uma série de gráficos interativos inovadores</w:t>
      </w:r>
      <w:r w:rsidR="0016740F">
        <w:rPr>
          <w:rStyle w:val="notranslate"/>
          <w:rFonts w:cs="Arial"/>
          <w:szCs w:val="24"/>
          <w:shd w:val="clear" w:color="auto" w:fill="FFFFFF"/>
        </w:rPr>
        <w:t>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objetivo do trabalho é apresentar essa ferramenta, apresentando as suas utilidades, pois, podem-se tirar grandes vantagens através de sua flexibilidade na manipulação de dados, podendo facilitar tanto para quem usa para quem for analisar os gráficos gerados por ela, e a partir de então, podendo chegar a resultados satisfatórios rapidamente seja para uma empresa que queira evoluir-se, para o esporte gerando análises importantes, ou até mesmo para a ciência desenvolvendo e chegando a grandes descobertas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Conforme o trabalho foi pesquisado, percebemos que no Brasil ainda não é muito popular, pode</w:t>
      </w:r>
      <w:r w:rsidR="006E61D0">
        <w:rPr>
          <w:rStyle w:val="apple-converted-space"/>
          <w:rFonts w:cs="Arial"/>
          <w:szCs w:val="24"/>
          <w:shd w:val="clear" w:color="auto" w:fill="FFFFFF"/>
        </w:rPr>
        <w:t xml:space="preserve">mos assim aproveitar, </w:t>
      </w:r>
      <w:r w:rsidRPr="00913BE1">
        <w:rPr>
          <w:rStyle w:val="apple-converted-space"/>
          <w:rFonts w:cs="Arial"/>
          <w:szCs w:val="24"/>
          <w:shd w:val="clear" w:color="auto" w:fill="FFFFFF"/>
        </w:rPr>
        <w:t>expandir e apresentar para toda essa nova tecnologia.</w:t>
      </w:r>
    </w:p>
    <w:p w:rsidR="00913BE1" w:rsidRPr="00913BE1" w:rsidRDefault="00913BE1" w:rsidP="00913BE1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913BE1">
        <w:rPr>
          <w:rStyle w:val="apple-converted-space"/>
          <w:rFonts w:cs="Arial"/>
          <w:szCs w:val="24"/>
          <w:shd w:val="clear" w:color="auto" w:fill="FFFFFF"/>
        </w:rPr>
        <w:t>O D3js parece ser o caminho para essa maneira rápida e eficaz de se manipular e interagir com tantas informações geradas num mundo que cada vez mais dependente da tecnologia, irá consequentemente irá gerar cada vez mais dados.</w:t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650309" w:rsidRPr="00650309" w:rsidRDefault="00182F3D" w:rsidP="00650309">
      <w:pPr>
        <w:pStyle w:val="Ttulo1"/>
      </w:pPr>
      <w:bookmarkStart w:id="1" w:name="_Toc417409651"/>
      <w:r w:rsidRPr="00182F3D">
        <w:rPr>
          <w:rStyle w:val="apple-converted-space"/>
          <w:rFonts w:cs="Arial"/>
          <w:szCs w:val="24"/>
          <w:shd w:val="clear" w:color="auto" w:fill="FFFFFF"/>
        </w:rPr>
        <w:lastRenderedPageBreak/>
        <w:t>desenvolvimento</w:t>
      </w:r>
      <w:bookmarkEnd w:id="1"/>
    </w:p>
    <w:p w:rsidR="00084A89" w:rsidRPr="00182F3D" w:rsidRDefault="00075FF4" w:rsidP="00182F3D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  <w:bookmarkStart w:id="2" w:name="_Toc417409652"/>
      <w:r w:rsidRPr="00075FF4">
        <w:rPr>
          <w:rStyle w:val="apple-converted-space"/>
          <w:rFonts w:cs="Arial"/>
          <w:szCs w:val="24"/>
          <w:shd w:val="clear" w:color="auto" w:fill="FFFFFF"/>
        </w:rPr>
        <w:t>JavaScript</w:t>
      </w:r>
      <w:bookmarkEnd w:id="2"/>
    </w:p>
    <w:p w:rsidR="00A74288" w:rsidRPr="00182F3D" w:rsidRDefault="00A74288" w:rsidP="00182F3D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Iremos apresentar </w:t>
      </w:r>
      <w:r w:rsidR="00182F3D">
        <w:rPr>
          <w:rStyle w:val="apple-converted-space"/>
          <w:rFonts w:cs="Arial"/>
          <w:szCs w:val="24"/>
          <w:shd w:val="clear" w:color="auto" w:fill="FFFFFF"/>
        </w:rPr>
        <w:t xml:space="preserve">a linguagem </w:t>
      </w:r>
      <w:r w:rsidR="00182F3D"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relatando-se suas origens, finalidades e distinção.  Será feito um breve histórico de sua evolução, esclarecendo alguns conceitos com as boas práticas de programação para web. </w:t>
      </w:r>
    </w:p>
    <w:p w:rsidR="00084A89" w:rsidRPr="00182F3D" w:rsidRDefault="00AC52C0" w:rsidP="00075FF4">
      <w:pPr>
        <w:pStyle w:val="Ttulo3"/>
        <w:rPr>
          <w:rStyle w:val="apple-converted-space"/>
        </w:rPr>
      </w:pPr>
      <w:bookmarkStart w:id="3" w:name="_Toc417409653"/>
      <w:r w:rsidRPr="00084A89">
        <w:rPr>
          <w:rStyle w:val="apple-converted-space"/>
        </w:rPr>
        <w:t>Conceitos básicos</w:t>
      </w:r>
      <w:bookmarkEnd w:id="3"/>
    </w:p>
    <w:p w:rsidR="00075FF4" w:rsidRPr="00075FF4" w:rsidRDefault="00A74288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 surgiu com o nome de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LiveScript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uma linguagem de criação de scripts elaborada especificamente para o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Netscape Navigator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. A Netscape em conjunto com a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Sun Microsystems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 xml:space="preserve">, mudou o nome para </w:t>
      </w:r>
      <w:r w:rsidR="00075FF4"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="00075FF4" w:rsidRPr="00075FF4">
        <w:rPr>
          <w:rStyle w:val="apple-converted-space"/>
          <w:rFonts w:cs="Arial"/>
          <w:szCs w:val="24"/>
          <w:shd w:val="clear" w:color="auto" w:fill="FFFFFF"/>
        </w:rPr>
        <w:t>, com a finalidade de fornecer um meio de adicionar interatividade a uma página web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A primeira versão, denominad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1.0, foi lançada em 1995 e implementada em março de 1996 n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 Navigator 2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quando o mercado era dominado pel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Logo a seguir, veio à época da chamada guerra dos </w:t>
      </w:r>
      <w:r w:rsidR="00182F3D">
        <w:rPr>
          <w:rStyle w:val="apple-converted-space"/>
          <w:rFonts w:cs="Arial"/>
          <w:szCs w:val="24"/>
          <w:shd w:val="clear" w:color="auto" w:fill="FFFFFF"/>
        </w:rPr>
        <w:t>navegadore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ujos efeitos nocivos se fazem sentir até os dias atuais. Para não fugir á regra,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em resposta à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, criou a linguagem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Script 1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foi lançada com o navegador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Internet Explorer 3.0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Não há como fazer funcionar um formulári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="00B0166A">
        <w:rPr>
          <w:rStyle w:val="Refdenotaderodap"/>
          <w:rFonts w:cs="Arial"/>
          <w:szCs w:val="24"/>
          <w:shd w:val="clear" w:color="auto" w:fill="FFFFFF"/>
        </w:rPr>
        <w:footnoteReference w:id="2"/>
      </w:r>
      <w:r w:rsidR="00B0166A">
        <w:rPr>
          <w:rStyle w:val="apple-converted-space"/>
          <w:rFonts w:cs="Arial"/>
          <w:i/>
          <w:szCs w:val="24"/>
          <w:shd w:val="clear" w:color="auto" w:fill="FFFFFF"/>
        </w:rPr>
        <w:t xml:space="preserve">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com o uso de elementos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limita-se a criar os rótulos e campos de um formulário para serem preenchidos pelo usuário e nada mais. Com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HTML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, não conseguimos processar os dados nem mesmo enviá-los ao servidor ou a outra máquina qualquer. Para cumprir essas tarefas, é necessário utilizar um programa que consiga manipular e processar os dados. Entre várias linguagens de programação destinadas a adicionar e processar dados em páginas web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 xml:space="preserve"> destacam-se</w:t>
      </w:r>
      <w:r w:rsidR="00A74288">
        <w:rPr>
          <w:rStyle w:val="apple-converted-space"/>
          <w:rFonts w:cs="Arial"/>
          <w:szCs w:val="24"/>
          <w:shd w:val="clear" w:color="auto" w:fill="FFFFFF"/>
        </w:rPr>
        <w:t xml:space="preserve"> PHP, ASP, Java, Ruby, Phyton,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>Cold Fusion, entre outr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>As linguag</w:t>
      </w:r>
      <w:r w:rsidR="006D3594">
        <w:rPr>
          <w:rStyle w:val="apple-converted-space"/>
          <w:rFonts w:cs="Arial"/>
          <w:szCs w:val="24"/>
          <w:shd w:val="clear" w:color="auto" w:fill="FFFFFF"/>
        </w:rPr>
        <w:t>ens de programação como as citada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anteriormente foram desenvolvidas para rodar no lado do servidor, isto é, dependem de uma máquina remota onde estão hospedadas as funcionalidades capazes de interpretar e fazer funcionar os programa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F7743A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uma linguagem desenvolvida para rodar no lado do cliente, </w:t>
      </w:r>
      <w:r w:rsidR="001E1F7A">
        <w:rPr>
          <w:rStyle w:val="apple-converted-space"/>
          <w:rFonts w:cs="Arial"/>
          <w:szCs w:val="24"/>
          <w:shd w:val="clear" w:color="auto" w:fill="FFFFFF"/>
        </w:rPr>
        <w:t>isso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, a interpretação e o funcionamento da linguagem dependem de funcionalidades </w:t>
      </w:r>
      <w:r w:rsidRPr="00075FF4">
        <w:rPr>
          <w:rStyle w:val="apple-converted-space"/>
          <w:rFonts w:cs="Arial"/>
          <w:szCs w:val="24"/>
          <w:shd w:val="clear" w:color="auto" w:fill="FFFFFF"/>
        </w:rPr>
        <w:lastRenderedPageBreak/>
        <w:t xml:space="preserve">hospedadas no navegador do usuário. Isso é possível que exista um interpretador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hospedado no navegador. 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Tant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Netscape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como a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Microsof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desenvolveram interpretadores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para serem hospedados no servidor, tornando possível rodar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no lado do servidor. Esses interpretadores foram disponibilizados para uso público e podem ser usados pelos desenvolvedores para serem embutidos em aplicações gerais.</w:t>
      </w:r>
    </w:p>
    <w:p w:rsidR="00075FF4" w:rsidRPr="00075FF4" w:rsidRDefault="00075FF4" w:rsidP="00C35E0E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Em tese, precisamos apenas de um navegador para fazer funcionar scripts desenvolvidos com a linguagem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A linguagem 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Java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é orientada a objetos. Para os leitores novatos em programação, uma linguagem orientada a objetos utiliza objetos para agrupar propriedades e métodos inter-relacionados.</w:t>
      </w:r>
    </w:p>
    <w:p w:rsidR="00276129" w:rsidRDefault="00075FF4" w:rsidP="00152FCC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Segundo 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begin" w:fldLock="1"/>
      </w:r>
      <w:r w:rsidR="00545460">
        <w:rPr>
          <w:rStyle w:val="apple-converted-space"/>
          <w:rFonts w:cs="Arial"/>
          <w:szCs w:val="24"/>
          <w:shd w:val="clear" w:color="auto" w:fill="FFFFFF"/>
        </w:rPr>
        <w:instrText>ADDIN CSL_CITATION { "citationItems" : [ { "id" : "ITEM-1", "itemData" : { "author" : [ { "dropping-particle" : "", "family" : "Kaufman", "given" : "Sanders", "non-dropping-particle" : "", "parse-names" : false, "suffix" : "" } ], "id" : "ITEM-1", "issued" : { "date-parts" : [ [ "1997" ] ] }, "publisher-place" : "Rio de Janeiro", "title" : "Livro Aprenda em 21 dias programa\u00e7\u00e3o", "type" : "book" }, "uris" : [ "http://www.mendeley.com/documents/?uuid=35745f27-bacd-4471-9e1f-3e227a4d2419" ] } ], "mendeley" : { "formattedCitation" : "(KAUFMAN, 1997)", "plainTextFormattedCitation" : "(KAUFMAN, 1997)", "previouslyFormattedCitation" : "(KAUFMAN, 1997)" }, "properties" : { "noteIndex" : 0 }, "schema" : "https://github.com/citation-style-language/schema/raw/master/csl-citation.json" }</w:instrTex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separate"/>
      </w:r>
      <w:r w:rsidR="00545460" w:rsidRPr="00545460">
        <w:rPr>
          <w:rStyle w:val="apple-converted-space"/>
          <w:rFonts w:cs="Arial"/>
          <w:noProof/>
          <w:szCs w:val="24"/>
          <w:shd w:val="clear" w:color="auto" w:fill="FFFFFF"/>
        </w:rPr>
        <w:t>(KAUFMAN, 1997)</w:t>
      </w:r>
      <w:r w:rsidR="00545460">
        <w:rPr>
          <w:rStyle w:val="apple-converted-space"/>
          <w:rFonts w:cs="Arial"/>
          <w:szCs w:val="24"/>
          <w:shd w:val="clear" w:color="auto" w:fill="FFFFFF"/>
        </w:rPr>
        <w:fldChar w:fldCharType="end"/>
      </w:r>
      <w:r w:rsidR="00886E52">
        <w:rPr>
          <w:rStyle w:val="apple-converted-space"/>
          <w:rFonts w:cs="Arial"/>
          <w:szCs w:val="24"/>
          <w:shd w:val="clear" w:color="auto" w:fill="FFFFFF"/>
        </w:rPr>
        <w:t xml:space="preserve">, o </w:t>
      </w:r>
      <w:r w:rsidR="00886E52" w:rsidRPr="00886E52">
        <w:rPr>
          <w:rStyle w:val="apple-converted-space"/>
          <w:rFonts w:cs="Arial"/>
          <w:i/>
          <w:szCs w:val="24"/>
          <w:shd w:val="clear" w:color="auto" w:fill="FFFFFF"/>
        </w:rPr>
        <w:t>Java</w:t>
      </w:r>
      <w:r w:rsidRPr="00886E52">
        <w:rPr>
          <w:rStyle w:val="apple-converted-space"/>
          <w:rFonts w:cs="Arial"/>
          <w:i/>
          <w:szCs w:val="24"/>
          <w:shd w:val="clear" w:color="auto" w:fill="FFFFFF"/>
        </w:rPr>
        <w:t>Script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 e as linguagens orientadas a objetos em geral têm sua força nas áreas de organização e manutenção do código. As desvantagens das linguagens orientadas a objetos é o fato de terem uma curva de aprendizado mais trabalhoso do que as linguagens </w:t>
      </w:r>
      <w:r w:rsidR="00A74288" w:rsidRPr="00075FF4">
        <w:rPr>
          <w:rStyle w:val="apple-converted-space"/>
          <w:rFonts w:cs="Arial"/>
          <w:szCs w:val="24"/>
          <w:shd w:val="clear" w:color="auto" w:fill="FFFFFF"/>
        </w:rPr>
        <w:t>procedurais</w:t>
      </w:r>
      <w:r w:rsidRPr="00075FF4">
        <w:rPr>
          <w:rStyle w:val="apple-converted-space"/>
          <w:rFonts w:cs="Arial"/>
          <w:szCs w:val="24"/>
          <w:shd w:val="clear" w:color="auto" w:fill="FFFFFF"/>
        </w:rPr>
        <w:t xml:space="preserve">. O projeto e a manutenção são os detalhes que recomendam o </w:t>
      </w:r>
      <w:r w:rsidRPr="00182F3D">
        <w:rPr>
          <w:rStyle w:val="apple-converted-space"/>
          <w:rFonts w:cs="Arial"/>
          <w:i/>
          <w:szCs w:val="24"/>
          <w:shd w:val="clear" w:color="auto" w:fill="FFFFFF"/>
        </w:rPr>
        <w:t>JavaSc</w:t>
      </w:r>
      <w:r w:rsidR="00545460" w:rsidRPr="00182F3D">
        <w:rPr>
          <w:rStyle w:val="apple-converted-space"/>
          <w:rFonts w:cs="Arial"/>
          <w:i/>
          <w:szCs w:val="24"/>
          <w:shd w:val="clear" w:color="auto" w:fill="FFFFFF"/>
        </w:rPr>
        <w:t>ript</w:t>
      </w:r>
      <w:r w:rsidR="00545460">
        <w:rPr>
          <w:rStyle w:val="apple-converted-space"/>
          <w:rFonts w:cs="Arial"/>
          <w:szCs w:val="24"/>
          <w:shd w:val="clear" w:color="auto" w:fill="FFFFFF"/>
        </w:rPr>
        <w:t xml:space="preserve"> para os programadores Web.</w:t>
      </w:r>
    </w:p>
    <w:p w:rsidR="00C35E0E" w:rsidRPr="00152FCC" w:rsidRDefault="003460CA" w:rsidP="00152FCC">
      <w:pPr>
        <w:pStyle w:val="Ttulo2"/>
        <w:rPr>
          <w:rStyle w:val="apple-converted-space"/>
        </w:rPr>
      </w:pPr>
      <w:bookmarkStart w:id="4" w:name="_Toc417409654"/>
      <w:r w:rsidRPr="00D031F4">
        <w:t xml:space="preserve">Definição de um </w:t>
      </w:r>
      <w:r w:rsidR="000F0BFB">
        <w:t>f</w:t>
      </w:r>
      <w:r w:rsidRPr="00D031F4">
        <w:t>ramework</w:t>
      </w:r>
      <w:bookmarkEnd w:id="4"/>
    </w:p>
    <w:p w:rsidR="003460CA" w:rsidRDefault="003460CA" w:rsidP="00C35E0E">
      <w:pPr>
        <w:pStyle w:val="PargrafodaLista"/>
        <w:rPr>
          <w:shd w:val="clear" w:color="auto" w:fill="FFFFFF"/>
        </w:rPr>
      </w:pPr>
      <w:r w:rsidRPr="00C35E0E">
        <w:rPr>
          <w:rStyle w:val="apple-converted-space"/>
          <w:rFonts w:cs="Arial"/>
          <w:szCs w:val="24"/>
        </w:rPr>
        <w:t xml:space="preserve">Segundo o artigo </w:t>
      </w:r>
      <w:r w:rsidRPr="00C35E0E">
        <w:rPr>
          <w:rStyle w:val="apple-converted-space"/>
          <w:rFonts w:cs="Arial"/>
          <w:szCs w:val="24"/>
        </w:rPr>
        <w:fldChar w:fldCharType="begin" w:fldLock="1"/>
      </w:r>
      <w:r w:rsidRPr="00C35E0E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uller", "given" : "Nicolas", "non-dropping-particle" : "", "parse-names" : false, "suffix" : "" } ], "id" : "ITEM-1", "issued" : { "date-parts" : [ [ "2008" ] ] }, "title" : "Framework, o que \u00e9 e para que serve?", "type" : "article-journal" }, "uris" : [ "http://www.mendeley.com/documents/?uuid=56c484f5-caf5-4fa7-9ed5-f481b9018c2a" ] } ], "mendeley" : { "formattedCitation" : "(MULLER, 2008)", "plainTextFormattedCitation" : "(MULLER, 2008)", "previouslyFormattedCitation" : "(MULLER, 2008)" }, "properties" : { "noteIndex" : 0 }, "schema" : "https://github.com/citation-style-language/schema/raw/master/csl-citation.json" }</w:instrText>
      </w:r>
      <w:r w:rsidRPr="00C35E0E">
        <w:rPr>
          <w:rStyle w:val="apple-converted-space"/>
          <w:rFonts w:cs="Arial"/>
          <w:szCs w:val="24"/>
        </w:rPr>
        <w:fldChar w:fldCharType="separate"/>
      </w:r>
      <w:r w:rsidRPr="00C35E0E">
        <w:rPr>
          <w:rStyle w:val="apple-converted-space"/>
          <w:rFonts w:cs="Arial"/>
          <w:noProof/>
          <w:szCs w:val="24"/>
        </w:rPr>
        <w:t>(MULLER, 2008)</w:t>
      </w:r>
      <w:r w:rsidRPr="00C35E0E">
        <w:rPr>
          <w:rStyle w:val="apple-converted-space"/>
          <w:rFonts w:cs="Arial"/>
          <w:szCs w:val="24"/>
        </w:rPr>
        <w:fldChar w:fldCharType="end"/>
      </w:r>
      <w:r w:rsidRPr="00C35E0E">
        <w:rPr>
          <w:rStyle w:val="apple-converted-space"/>
          <w:rFonts w:cs="Arial"/>
          <w:szCs w:val="24"/>
        </w:rPr>
        <w:t xml:space="preserve">,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é uma abstração que une códigos comuns entre vários projetos de software provendo uma funcionalidade genérica. Um </w:t>
      </w:r>
      <w:r w:rsidRPr="00C0758C">
        <w:rPr>
          <w:rStyle w:val="apple-converted-space"/>
          <w:rFonts w:cs="Arial"/>
          <w:i/>
          <w:szCs w:val="24"/>
        </w:rPr>
        <w:t>framework</w:t>
      </w:r>
      <w:r w:rsidRPr="00C35E0E">
        <w:rPr>
          <w:rStyle w:val="apple-converted-space"/>
          <w:rFonts w:cs="Arial"/>
          <w:szCs w:val="24"/>
        </w:rPr>
        <w:t xml:space="preserve"> pode atingir uma funcionalidade específica, por configuração, durante a programação de uma aplicação.</w:t>
      </w:r>
    </w:p>
    <w:p w:rsidR="003460CA" w:rsidRPr="00C35E0E" w:rsidRDefault="00E27F54" w:rsidP="00C35E0E">
      <w:pPr>
        <w:pStyle w:val="PargrafodaLista"/>
        <w:rPr>
          <w:rStyle w:val="apple-converted-space"/>
          <w:rFonts w:cs="Arial"/>
          <w:szCs w:val="24"/>
        </w:rPr>
      </w:pPr>
      <w:r>
        <w:rPr>
          <w:rStyle w:val="apple-converted-space"/>
          <w:rFonts w:cs="Arial"/>
          <w:szCs w:val="24"/>
        </w:rPr>
        <w:t>N</w:t>
      </w:r>
      <w:r w:rsidR="003460CA" w:rsidRPr="00C35E0E">
        <w:rPr>
          <w:rStyle w:val="apple-converted-space"/>
          <w:rFonts w:cs="Arial"/>
          <w:szCs w:val="24"/>
        </w:rPr>
        <w:t xml:space="preserve">a área da tecnologia, busca-se muito o ganho de tempo e praticidade para alcançarem seus objetivos, seja para desenvolver um </w:t>
      </w:r>
      <w:r w:rsidR="003460CA" w:rsidRPr="00C0758C">
        <w:rPr>
          <w:rStyle w:val="apple-converted-space"/>
          <w:rFonts w:cs="Arial"/>
          <w:i/>
          <w:szCs w:val="24"/>
        </w:rPr>
        <w:t>software</w:t>
      </w:r>
      <w:r w:rsidR="003460CA" w:rsidRPr="00C35E0E">
        <w:rPr>
          <w:rStyle w:val="apple-converted-space"/>
          <w:rFonts w:cs="Arial"/>
          <w:szCs w:val="24"/>
        </w:rPr>
        <w:t>, elaborar um estudo.</w:t>
      </w:r>
    </w:p>
    <w:p w:rsidR="00CF756E" w:rsidRPr="00E27F54" w:rsidRDefault="003460CA" w:rsidP="00E27F54">
      <w:pPr>
        <w:pStyle w:val="PargrafodaLista"/>
        <w:rPr>
          <w:rStyle w:val="apple-converted-space"/>
        </w:rPr>
      </w:pPr>
      <w:r w:rsidRPr="00C35E0E">
        <w:rPr>
          <w:rStyle w:val="apple-converted-space"/>
          <w:rFonts w:cs="Arial"/>
          <w:szCs w:val="24"/>
        </w:rPr>
        <w:t xml:space="preserve">E a principal razão para existência do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Pr="00C0758C">
        <w:rPr>
          <w:rStyle w:val="apple-converted-space"/>
          <w:rFonts w:cs="Arial"/>
          <w:i/>
          <w:szCs w:val="24"/>
        </w:rPr>
        <w:t>ramework</w:t>
      </w:r>
      <w:r w:rsidRPr="00C35E0E">
        <w:rPr>
          <w:rStyle w:val="apple-converted-space"/>
          <w:rFonts w:cs="Arial"/>
          <w:szCs w:val="24"/>
        </w:rPr>
        <w:t xml:space="preserve"> é essa, a reutilização de </w:t>
      </w:r>
      <w:r w:rsidR="00A74288" w:rsidRPr="00C35E0E">
        <w:rPr>
          <w:rStyle w:val="apple-converted-space"/>
          <w:rFonts w:cs="Arial"/>
          <w:szCs w:val="24"/>
        </w:rPr>
        <w:t>código</w:t>
      </w:r>
      <w:r w:rsidRPr="00C35E0E">
        <w:rPr>
          <w:rStyle w:val="apple-converted-space"/>
          <w:rFonts w:cs="Arial"/>
          <w:szCs w:val="24"/>
        </w:rPr>
        <w:t xml:space="preserve">, com isso, </w:t>
      </w:r>
      <w:r w:rsidR="00A74288" w:rsidRPr="00C35E0E">
        <w:rPr>
          <w:rStyle w:val="apple-converted-space"/>
          <w:rFonts w:cs="Arial"/>
          <w:szCs w:val="24"/>
        </w:rPr>
        <w:t>ganha</w:t>
      </w:r>
      <w:r w:rsidRPr="00C35E0E">
        <w:rPr>
          <w:rStyle w:val="apple-converted-space"/>
          <w:rFonts w:cs="Arial"/>
          <w:szCs w:val="24"/>
        </w:rPr>
        <w:t xml:space="preserve"> tempo, e pode aperfeiçoar o trabalho já feito por alguém</w:t>
      </w:r>
      <w:r w:rsidR="00A74288">
        <w:rPr>
          <w:rStyle w:val="apple-converted-space"/>
          <w:rFonts w:cs="Arial"/>
          <w:szCs w:val="24"/>
        </w:rPr>
        <w:t>,</w:t>
      </w:r>
      <w:r w:rsidRPr="00C35E0E">
        <w:rPr>
          <w:rStyle w:val="apple-converted-space"/>
          <w:rFonts w:cs="Arial"/>
          <w:szCs w:val="24"/>
        </w:rPr>
        <w:t xml:space="preserve"> e assim, </w:t>
      </w:r>
      <w:r w:rsidR="00A74288" w:rsidRPr="00C35E0E">
        <w:rPr>
          <w:rStyle w:val="apple-converted-space"/>
          <w:rFonts w:cs="Arial"/>
          <w:szCs w:val="24"/>
        </w:rPr>
        <w:t>outras pessoas no futuro utilizarão</w:t>
      </w:r>
      <w:r w:rsidRPr="00C35E0E">
        <w:rPr>
          <w:rStyle w:val="apple-converted-space"/>
          <w:rFonts w:cs="Arial"/>
          <w:szCs w:val="24"/>
        </w:rPr>
        <w:t xml:space="preserve"> também e evoluindo mais e mais.</w:t>
      </w:r>
    </w:p>
    <w:p w:rsidR="00C35E0E" w:rsidRDefault="003460CA" w:rsidP="00C35E0E">
      <w:pPr>
        <w:pStyle w:val="PargrafodaLista"/>
        <w:rPr>
          <w:rStyle w:val="apple-converted-space"/>
          <w:rFonts w:cs="Arial"/>
          <w:szCs w:val="24"/>
        </w:rPr>
      </w:pPr>
      <w:r w:rsidRPr="00C35E0E">
        <w:rPr>
          <w:rStyle w:val="apple-converted-space"/>
          <w:rFonts w:cs="Arial"/>
          <w:szCs w:val="24"/>
        </w:rPr>
        <w:t>Pod</w:t>
      </w:r>
      <w:r w:rsidR="00C35E0E">
        <w:rPr>
          <w:rStyle w:val="apple-converted-space"/>
          <w:rFonts w:cs="Arial"/>
          <w:szCs w:val="24"/>
        </w:rPr>
        <w:t>emos classificar em dois tipos</w:t>
      </w:r>
      <w:r w:rsidR="006D3594">
        <w:rPr>
          <w:rStyle w:val="apple-converted-space"/>
          <w:rFonts w:cs="Arial"/>
          <w:szCs w:val="24"/>
        </w:rPr>
        <w:t>:</w:t>
      </w:r>
      <w:r w:rsidR="00C35E0E">
        <w:rPr>
          <w:rStyle w:val="apple-converted-space"/>
          <w:rFonts w:cs="Arial"/>
          <w:szCs w:val="24"/>
        </w:rPr>
        <w:t xml:space="preserve"> </w:t>
      </w:r>
      <w:r w:rsidR="00C0758C" w:rsidRPr="00C0758C">
        <w:rPr>
          <w:rStyle w:val="apple-converted-space"/>
          <w:rFonts w:cs="Arial"/>
          <w:i/>
          <w:szCs w:val="24"/>
        </w:rPr>
        <w:t>f</w:t>
      </w:r>
      <w:r w:rsidR="00C35E0E" w:rsidRPr="00C0758C">
        <w:rPr>
          <w:rStyle w:val="apple-converted-space"/>
          <w:rFonts w:cs="Arial"/>
          <w:i/>
          <w:szCs w:val="24"/>
        </w:rPr>
        <w:t>ramework</w:t>
      </w:r>
      <w:r w:rsidR="00C35E0E">
        <w:rPr>
          <w:rStyle w:val="apple-converted-space"/>
          <w:rFonts w:cs="Arial"/>
          <w:szCs w:val="24"/>
        </w:rPr>
        <w:t xml:space="preserve"> orientado a objeto e de componentes.</w:t>
      </w:r>
    </w:p>
    <w:p w:rsidR="003460CA" w:rsidRPr="00E27F54" w:rsidRDefault="003460CA" w:rsidP="00E27F54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C0758C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orientado a objeto</w:t>
      </w:r>
      <w:r w:rsidR="00E27F54" w:rsidRPr="00E27F54">
        <w:rPr>
          <w:rStyle w:val="apple-converted-space"/>
          <w:rFonts w:cs="Arial"/>
          <w:szCs w:val="24"/>
        </w:rPr>
        <w:t>: q</w:t>
      </w:r>
      <w:r w:rsidRPr="00E27F54">
        <w:rPr>
          <w:rStyle w:val="apple-converted-space"/>
          <w:rFonts w:cs="Arial"/>
          <w:szCs w:val="24"/>
        </w:rPr>
        <w:t xml:space="preserve">ue segundo </w:t>
      </w:r>
      <w:r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Fayad", "given" : "Mohamed", "non-dropping-particle" : "", "parse-names" : false, "suffix" : "" }, { "dropping-particle" : "", "family" : "Schmidt", "given" : "Douglas C.", "non-dropping-particle" : "", "parse-names" : false, "suffix" : "" } ], "id" : "ITEM-1", "issued" : { "date-parts" : [ [ "1997" ] ] }, "title" : "Frameworks de aplica\u00e7\u00f5es orientado a objetos", "type" : "article-journal", "volume" : "40" }, "uris" : [ "http://www.mendeley.com/documents/?uuid=763c324d-debd-4a85-abd8-7004363fa475" ] } ], "mendeley" : { "formattedCitation" : "(FAYAD; SCHMIDT, 1997)", "plainTextFormattedCitation" : "(FAYAD; SCHMIDT, 1997)", "previouslyFormattedCitation" : "(FAYAD; SCHMIDT, 1997)" }, "properties" : { "noteIndex" : 0 }, "schema" : "https://github.com/citation-style-language/schema/raw/master/csl-citation.json" }</w:instrText>
      </w:r>
      <w:r w:rsidRPr="00E27F54">
        <w:rPr>
          <w:rStyle w:val="apple-converted-space"/>
          <w:rFonts w:cs="Arial"/>
          <w:szCs w:val="24"/>
        </w:rPr>
        <w:fldChar w:fldCharType="separate"/>
      </w:r>
      <w:r w:rsidRPr="00E27F54">
        <w:rPr>
          <w:rStyle w:val="apple-converted-space"/>
          <w:rFonts w:cs="Arial"/>
          <w:noProof/>
          <w:szCs w:val="24"/>
        </w:rPr>
        <w:t>(FAYAD; SCHMIDT, 1997)</w:t>
      </w:r>
      <w:r w:rsidRPr="00E27F54">
        <w:rPr>
          <w:rStyle w:val="apple-converted-space"/>
          <w:rFonts w:cs="Arial"/>
          <w:szCs w:val="24"/>
        </w:rPr>
        <w:fldChar w:fldCharType="end"/>
      </w:r>
      <w:r w:rsidRPr="00E27F54">
        <w:rPr>
          <w:rStyle w:val="apple-converted-space"/>
          <w:rFonts w:cs="Arial"/>
          <w:szCs w:val="24"/>
        </w:rPr>
        <w:t xml:space="preserve"> </w:t>
      </w:r>
      <w:r w:rsidR="00C0758C">
        <w:rPr>
          <w:rStyle w:val="apple-converted-space"/>
          <w:rFonts w:cs="Arial"/>
          <w:szCs w:val="24"/>
        </w:rPr>
        <w:t>é</w:t>
      </w:r>
      <w:r w:rsidRPr="00E27F54">
        <w:rPr>
          <w:rStyle w:val="apple-converted-space"/>
          <w:rFonts w:cs="Arial"/>
          <w:szCs w:val="24"/>
        </w:rPr>
        <w:t xml:space="preserve"> uma tecnologia promissora, para usar projetos e execuções de </w:t>
      </w:r>
      <w:r w:rsidRPr="00C0758C">
        <w:rPr>
          <w:rStyle w:val="apple-converted-space"/>
          <w:rFonts w:cs="Arial"/>
          <w:i/>
          <w:szCs w:val="24"/>
        </w:rPr>
        <w:t>softwares</w:t>
      </w:r>
      <w:r w:rsidRPr="00E27F54">
        <w:rPr>
          <w:rStyle w:val="apple-converted-space"/>
          <w:rFonts w:cs="Arial"/>
          <w:szCs w:val="24"/>
        </w:rPr>
        <w:t xml:space="preserve"> testados a fim de reduzir o custo e melhorar a qualidade do </w:t>
      </w:r>
      <w:r w:rsidRPr="00F6718B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>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Suas vantagens são</w:t>
      </w:r>
      <w:r w:rsidRPr="00E27F54">
        <w:rPr>
          <w:rStyle w:val="apple-converted-space"/>
          <w:rFonts w:cs="Arial"/>
          <w:szCs w:val="24"/>
        </w:rPr>
        <w:t xml:space="preserve"> a modularidade, reusabilidade, extensão e inversão de fluxo de controle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C35E0E" w:rsidRPr="00E27F54">
        <w:rPr>
          <w:rStyle w:val="apple-converted-space"/>
          <w:rFonts w:cs="Arial"/>
          <w:szCs w:val="24"/>
        </w:rPr>
        <w:t xml:space="preserve">Modularidade: </w:t>
      </w:r>
      <w:r w:rsidRPr="00F6718B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realçam a modularidade encapsulando </w:t>
      </w:r>
      <w:r w:rsidRPr="00E27F54">
        <w:rPr>
          <w:rStyle w:val="apple-converted-space"/>
          <w:rFonts w:cs="Arial"/>
          <w:szCs w:val="24"/>
        </w:rPr>
        <w:lastRenderedPageBreak/>
        <w:t>detalhes da execução atrás de relações estávei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="00C35E0E" w:rsidRPr="00E27F54">
        <w:rPr>
          <w:rStyle w:val="apple-converted-space"/>
          <w:rFonts w:cs="Arial"/>
          <w:szCs w:val="24"/>
        </w:rPr>
        <w:t xml:space="preserve">Reusabilidade: </w:t>
      </w:r>
      <w:r w:rsidRPr="00E27F54">
        <w:rPr>
          <w:rStyle w:val="apple-converted-space"/>
          <w:rFonts w:cs="Arial"/>
          <w:szCs w:val="24"/>
        </w:rPr>
        <w:t>é definida através de componentes genéricos que podem ser reaplicados para criar aplicações nova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>Extensão</w:t>
      </w:r>
      <w:r w:rsidR="00C35E0E" w:rsidRPr="00E27F54">
        <w:rPr>
          <w:rStyle w:val="apple-converted-space"/>
          <w:rFonts w:cs="Arial"/>
          <w:szCs w:val="24"/>
        </w:rPr>
        <w:t xml:space="preserve">: </w:t>
      </w:r>
      <w:r w:rsidRPr="00E27F54">
        <w:rPr>
          <w:rStyle w:val="apple-converted-space"/>
          <w:rFonts w:cs="Arial"/>
          <w:szCs w:val="24"/>
        </w:rPr>
        <w:t xml:space="preserve">realça a </w:t>
      </w:r>
      <w:r w:rsidR="00A74288" w:rsidRPr="00E27F54">
        <w:rPr>
          <w:rStyle w:val="apple-converted-space"/>
          <w:rFonts w:cs="Arial"/>
          <w:szCs w:val="24"/>
        </w:rPr>
        <w:t>extensibilidade</w:t>
      </w:r>
      <w:r w:rsidRPr="00E27F54">
        <w:rPr>
          <w:rStyle w:val="apple-converted-space"/>
          <w:rFonts w:cs="Arial"/>
          <w:szCs w:val="24"/>
        </w:rPr>
        <w:t xml:space="preserve"> fornecendo métodos que devem ser implementados para cada aplicação específica. Inversão do fluxo de controle</w:t>
      </w:r>
      <w:r w:rsidR="00C35E0E" w:rsidRPr="00E27F54">
        <w:rPr>
          <w:rStyle w:val="apple-converted-space"/>
          <w:rFonts w:cs="Arial"/>
          <w:szCs w:val="24"/>
        </w:rPr>
        <w:t>:</w:t>
      </w:r>
      <w:r w:rsidRPr="00E27F54">
        <w:rPr>
          <w:rStyle w:val="apple-converted-space"/>
          <w:rFonts w:cs="Arial"/>
          <w:szCs w:val="24"/>
        </w:rPr>
        <w:t xml:space="preserve"> com a inversão do fluxo de controle, quem decide em chamar o método é </w:t>
      </w:r>
      <w:r w:rsidRPr="006F3A1D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e não a aplicação.</w:t>
      </w:r>
    </w:p>
    <w:p w:rsidR="00E27F54" w:rsidRDefault="003460CA" w:rsidP="00C35E0E">
      <w:pPr>
        <w:pStyle w:val="PargrafodaLista"/>
        <w:numPr>
          <w:ilvl w:val="0"/>
          <w:numId w:val="17"/>
        </w:numPr>
        <w:ind w:left="709"/>
        <w:rPr>
          <w:rStyle w:val="apple-converted-space"/>
          <w:rFonts w:cs="Arial"/>
          <w:szCs w:val="24"/>
        </w:rPr>
      </w:pPr>
      <w:r w:rsidRPr="004F3B16">
        <w:rPr>
          <w:rStyle w:val="apple-converted-space"/>
          <w:rFonts w:cs="Arial"/>
          <w:bCs/>
          <w:i/>
          <w:szCs w:val="24"/>
        </w:rPr>
        <w:t>Framework</w:t>
      </w:r>
      <w:r w:rsidRPr="00E27F54">
        <w:rPr>
          <w:rStyle w:val="apple-converted-space"/>
          <w:rFonts w:cs="Arial"/>
          <w:bCs/>
          <w:szCs w:val="24"/>
        </w:rPr>
        <w:t xml:space="preserve"> </w:t>
      </w:r>
      <w:r w:rsidR="00C35E0E" w:rsidRPr="00E27F54">
        <w:rPr>
          <w:rStyle w:val="apple-converted-space"/>
          <w:rFonts w:cs="Arial"/>
          <w:bCs/>
          <w:szCs w:val="24"/>
        </w:rPr>
        <w:t>de componentes</w:t>
      </w:r>
      <w:r w:rsidR="00E27F54" w:rsidRPr="00E27F54">
        <w:rPr>
          <w:rStyle w:val="apple-converted-space"/>
          <w:rFonts w:cs="Arial"/>
          <w:bCs/>
          <w:szCs w:val="24"/>
        </w:rPr>
        <w:t xml:space="preserve">: </w:t>
      </w:r>
      <w:r w:rsidR="00E27F54" w:rsidRPr="00E27F54">
        <w:rPr>
          <w:rStyle w:val="apple-converted-space"/>
          <w:rFonts w:cs="Arial"/>
          <w:szCs w:val="24"/>
        </w:rPr>
        <w:t xml:space="preserve">Segundo </w:t>
      </w:r>
      <w:r w:rsidR="00E35ABC" w:rsidRPr="00E27F54">
        <w:rPr>
          <w:rStyle w:val="apple-converted-space"/>
          <w:rFonts w:cs="Arial"/>
          <w:szCs w:val="24"/>
        </w:rPr>
        <w:fldChar w:fldCharType="begin" w:fldLock="1"/>
      </w:r>
      <w:r w:rsidR="00E35ABC" w:rsidRPr="00E27F54">
        <w:rPr>
          <w:rStyle w:val="apple-converted-space"/>
          <w:rFonts w:cs="Arial"/>
          <w:szCs w:val="24"/>
        </w:rPr>
        <w:instrText>ADDIN CSL_CITATION { "citationItems" : [ { "id" : "ITEM-1", "itemData" : { "author" : [ { "dropping-particle" : "", "family" : "Maxwell", "given" : "", "non-dropping-particle" : "", "parse-names" : false, "suffix" : "" } ], "id" : "ITEM-1", "issued" : { "date-parts" : [ [ "0" ] ] }, "title" : "PUC \u2013Rio Certifica\u00e7\u00e3o Digital N\u00b0 0410823/CA", "type" : "article-journal" }, "uris" : [ "http://www.mendeley.com/documents/?uuid=b57c89b5-5712-4cc4-b3fb-771b6aa814f8" ] } ], "mendeley" : { "formattedCitation" : "(MAXWELL, [s.d.])", "plainTextFormattedCitation" : "(MAXWELL, [s.d.])", "previouslyFormattedCitation" : "(MAXWELL, [s.d.])" }, "properties" : { "noteIndex" : 0 }, "schema" : "https://github.com/citation-style-language/schema/raw/master/csl-citation.json" }</w:instrText>
      </w:r>
      <w:r w:rsidR="00E35ABC" w:rsidRPr="00E27F54">
        <w:rPr>
          <w:rStyle w:val="apple-converted-space"/>
          <w:rFonts w:cs="Arial"/>
          <w:szCs w:val="24"/>
        </w:rPr>
        <w:fldChar w:fldCharType="separate"/>
      </w:r>
      <w:r w:rsidR="00E35ABC" w:rsidRPr="00E27F54">
        <w:rPr>
          <w:rStyle w:val="apple-converted-space"/>
          <w:rFonts w:cs="Arial"/>
          <w:noProof/>
          <w:szCs w:val="24"/>
        </w:rPr>
        <w:t>(MAXWELL, [s.d.])</w:t>
      </w:r>
      <w:r w:rsidR="00E35ABC" w:rsidRPr="00E27F54">
        <w:rPr>
          <w:rStyle w:val="apple-converted-space"/>
          <w:rFonts w:cs="Arial"/>
          <w:szCs w:val="24"/>
        </w:rPr>
        <w:fldChar w:fldCharType="end"/>
      </w:r>
      <w:r w:rsidR="00E35ABC" w:rsidRPr="00E27F54">
        <w:rPr>
          <w:rStyle w:val="apple-converted-space"/>
          <w:rFonts w:cs="Arial"/>
          <w:szCs w:val="24"/>
        </w:rPr>
        <w:t>,</w:t>
      </w:r>
      <w:r w:rsidR="004F3B16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é uma entidade de </w:t>
      </w:r>
      <w:r w:rsidRPr="004F3B16">
        <w:rPr>
          <w:rStyle w:val="apple-converted-space"/>
          <w:rFonts w:cs="Arial"/>
          <w:i/>
          <w:szCs w:val="24"/>
        </w:rPr>
        <w:t>software</w:t>
      </w:r>
      <w:r w:rsidRPr="00E27F54">
        <w:rPr>
          <w:rStyle w:val="apple-converted-space"/>
          <w:rFonts w:cs="Arial"/>
          <w:szCs w:val="24"/>
        </w:rPr>
        <w:t xml:space="preserve"> que provê o suporte a componentes que seguem um determinado modelo e possibilita que instâncias destes componentes sejam plugadas. Ele estabelece as condições necessárias para um componente ser executado e regula a interação entre as instâncias destes componentes. </w:t>
      </w:r>
      <w:r w:rsidR="004F3B16">
        <w:rPr>
          <w:rStyle w:val="apple-converted-space"/>
          <w:rFonts w:cs="Arial"/>
          <w:szCs w:val="24"/>
        </w:rPr>
        <w:t>P</w:t>
      </w:r>
      <w:r w:rsidRPr="00E27F54">
        <w:rPr>
          <w:rStyle w:val="apple-converted-space"/>
          <w:rFonts w:cs="Arial"/>
          <w:szCs w:val="24"/>
        </w:rPr>
        <w:t>ode ser único na aplicação, criando uma ilha</w:t>
      </w:r>
      <w:r w:rsidR="00A74288" w:rsidRPr="00E27F54">
        <w:rPr>
          <w:rStyle w:val="apple-converted-space"/>
          <w:rFonts w:cs="Arial"/>
          <w:szCs w:val="24"/>
        </w:rPr>
        <w:t xml:space="preserve"> </w:t>
      </w:r>
      <w:r w:rsidRPr="00E27F54">
        <w:rPr>
          <w:rStyle w:val="apple-converted-space"/>
          <w:rFonts w:cs="Arial"/>
          <w:szCs w:val="24"/>
        </w:rPr>
        <w:t xml:space="preserve">de componentes ao seu redor, ou pode cooperar com outros componentes ou </w:t>
      </w:r>
      <w:r w:rsidRPr="004F3B16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de componentes.</w:t>
      </w:r>
      <w:r w:rsidR="00E27F54" w:rsidRPr="00E27F54">
        <w:rPr>
          <w:rStyle w:val="apple-converted-space"/>
          <w:rFonts w:cs="Arial"/>
          <w:szCs w:val="24"/>
        </w:rPr>
        <w:t xml:space="preserve"> </w:t>
      </w:r>
    </w:p>
    <w:p w:rsidR="0015122C" w:rsidRPr="00E27F54" w:rsidRDefault="003460CA" w:rsidP="00E27F54">
      <w:pPr>
        <w:pStyle w:val="PargrafodaLista"/>
        <w:rPr>
          <w:rFonts w:cs="Arial"/>
          <w:szCs w:val="24"/>
        </w:rPr>
      </w:pPr>
      <w:r w:rsidRPr="00E27F54">
        <w:rPr>
          <w:rStyle w:val="apple-converted-space"/>
          <w:rFonts w:cs="Arial"/>
          <w:szCs w:val="24"/>
        </w:rPr>
        <w:t xml:space="preserve">A principal diferença entre </w:t>
      </w:r>
      <w:r w:rsidR="00A74288" w:rsidRPr="00453C95">
        <w:rPr>
          <w:rStyle w:val="apple-converted-space"/>
          <w:rFonts w:cs="Arial"/>
          <w:i/>
          <w:szCs w:val="24"/>
        </w:rPr>
        <w:t>frameworks</w:t>
      </w:r>
      <w:r w:rsidR="00453C95">
        <w:rPr>
          <w:rStyle w:val="apple-converted-space"/>
          <w:rFonts w:cs="Arial"/>
          <w:szCs w:val="24"/>
        </w:rPr>
        <w:t xml:space="preserve"> </w:t>
      </w:r>
      <w:r w:rsidR="00A74288" w:rsidRPr="00E27F54">
        <w:rPr>
          <w:rStyle w:val="apple-converted-space"/>
          <w:rFonts w:cs="Arial"/>
          <w:szCs w:val="24"/>
        </w:rPr>
        <w:t>orientados a objetos e de componentes</w:t>
      </w:r>
      <w:r w:rsidRPr="00E27F54">
        <w:rPr>
          <w:rStyle w:val="apple-converted-space"/>
          <w:rFonts w:cs="Arial"/>
          <w:szCs w:val="24"/>
        </w:rPr>
        <w:t xml:space="preserve"> é que, enquanto </w:t>
      </w:r>
      <w:r w:rsidRPr="00453C95">
        <w:rPr>
          <w:rStyle w:val="apple-converted-space"/>
          <w:rFonts w:cs="Arial"/>
          <w:i/>
          <w:szCs w:val="24"/>
        </w:rPr>
        <w:t>frameworks</w:t>
      </w:r>
      <w:r w:rsidRPr="00E27F54">
        <w:rPr>
          <w:rStyle w:val="apple-converted-space"/>
          <w:rFonts w:cs="Arial"/>
          <w:szCs w:val="24"/>
        </w:rPr>
        <w:t xml:space="preserve"> </w:t>
      </w:r>
      <w:r w:rsidR="00453C95">
        <w:rPr>
          <w:rStyle w:val="apple-converted-space"/>
          <w:rFonts w:cs="Arial"/>
          <w:szCs w:val="24"/>
        </w:rPr>
        <w:t>orientados a objetos</w:t>
      </w:r>
      <w:r w:rsidRPr="00E27F54">
        <w:rPr>
          <w:rStyle w:val="apple-converted-space"/>
          <w:rFonts w:cs="Arial"/>
          <w:szCs w:val="24"/>
        </w:rPr>
        <w:t xml:space="preserve"> definem uma solução inacabada que gera uma família de aplicações, um </w:t>
      </w:r>
      <w:r w:rsidRPr="00453C95">
        <w:rPr>
          <w:rStyle w:val="apple-converted-space"/>
          <w:rFonts w:cs="Arial"/>
          <w:i/>
          <w:szCs w:val="24"/>
        </w:rPr>
        <w:t>framework</w:t>
      </w:r>
      <w:r w:rsidRPr="00E27F54">
        <w:rPr>
          <w:rStyle w:val="apple-converted-space"/>
          <w:rFonts w:cs="Arial"/>
          <w:szCs w:val="24"/>
        </w:rPr>
        <w:t xml:space="preserve"> de componentes estabelece um contato para plugar componentes.</w:t>
      </w:r>
    </w:p>
    <w:p w:rsidR="00CF756E" w:rsidRDefault="00E35ABC" w:rsidP="00E27F54">
      <w:pPr>
        <w:pStyle w:val="Ttulo2"/>
      </w:pPr>
      <w:bookmarkStart w:id="5" w:name="_Toc417409655"/>
      <w:r>
        <w:t>Ferrament</w:t>
      </w:r>
      <w:r w:rsidR="00E27F54">
        <w:t>a</w:t>
      </w:r>
      <w:r>
        <w:t>s</w:t>
      </w:r>
      <w:r w:rsidR="00A74288">
        <w:t xml:space="preserve"> </w:t>
      </w:r>
      <w:r>
        <w:t>semelhantes ao d3js</w:t>
      </w:r>
      <w:bookmarkEnd w:id="5"/>
    </w:p>
    <w:p w:rsidR="00E35ABC" w:rsidRDefault="00E35ABC" w:rsidP="00CF756E">
      <w:pPr>
        <w:pStyle w:val="Corpodetexto"/>
      </w:pPr>
      <w:r>
        <w:t>Os dados por si só, tornam-se invisíveis e irrelevantes, mas quando utilizamos ferramentas para analisarmos e visualizarmos</w:t>
      </w:r>
      <w:r w:rsidR="00A74288">
        <w:t xml:space="preserve"> perceberam</w:t>
      </w:r>
      <w:r>
        <w:t xml:space="preserve"> o quão poderosos são e chegamos a conclusões interessantes dependendo daquilo que se analisa.</w:t>
      </w:r>
    </w:p>
    <w:p w:rsidR="00CF756E" w:rsidRDefault="00E35ABC" w:rsidP="00E27F54">
      <w:pPr>
        <w:pStyle w:val="Corpodetexto"/>
      </w:pPr>
      <w:r>
        <w:t xml:space="preserve">Além do D3Js, </w:t>
      </w:r>
      <w:r w:rsidR="00A74288">
        <w:t>existem</w:t>
      </w:r>
      <w:r>
        <w:t xml:space="preserve"> outras ferramentas mais simples, e que servem para esse fim, são elas: </w:t>
      </w:r>
    </w:p>
    <w:p w:rsidR="00CF756E" w:rsidRDefault="00E35ABC" w:rsidP="00E27F54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t>Processing</w:t>
      </w:r>
      <w:r w:rsidR="00E27F54">
        <w:t xml:space="preserve">: </w:t>
      </w:r>
      <w:r w:rsidR="00CF756E">
        <w:t>S</w:t>
      </w:r>
      <w:r w:rsidRPr="00CF756E">
        <w:t xml:space="preserve">egundo </w:t>
      </w:r>
      <w:r w:rsidRPr="00CF756E">
        <w:fldChar w:fldCharType="begin" w:fldLock="1"/>
      </w:r>
      <w:r w:rsidRPr="00CF756E">
        <w:instrText>ADDIN CSL_CITATION { "citationItems" : [ { "id" : "ITEM-1", "itemData" : { "URL" : "https://www.processing.org/", "accessed" : { "date-parts" : [ [ "2015", "4", "4" ] ] }, "id" : "ITEM-1", "issued" : { "date-parts" : [ [ "0" ] ] }, "title" : "Processing", "type" : "webpage" }, "uris" : [ "http://www.mendeley.com/documents/?uuid=869e247b-1c22-40f8-adac-9cc91f4d5f75" ] } ], "mendeley" : { "formattedCitation" : "(\u201cProcessing\u201d, [s.d.])", "plainTextFormattedCitation" : "(\u201cProcessing\u201d, [s.d.])", "previouslyFormattedCitation" : "(\u201cProcessing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E35ABC">
        <w:rPr>
          <w:noProof/>
        </w:rPr>
        <w:t>(“Processing”, [s.d.])</w:t>
      </w:r>
      <w:r w:rsidRPr="00CF756E">
        <w:fldChar w:fldCharType="end"/>
      </w:r>
      <w:r w:rsidRPr="00CF756E">
        <w:t xml:space="preserve">, o define </w:t>
      </w:r>
      <w:r>
        <w:t xml:space="preserve">sendo uma linguagem de programação, </w:t>
      </w:r>
      <w:r w:rsidR="00A74288">
        <w:t xml:space="preserve">que </w:t>
      </w:r>
      <w:r>
        <w:t>foi desenvolvido em 2001, é um software para contextos visuais no mundo virtual da tecnologia sendo possível implantar desenhos em diferentes plataformas e programas de maneira diferentes podendo ser em 2D ou 3D.</w:t>
      </w:r>
    </w:p>
    <w:p w:rsidR="00CF756E" w:rsidRPr="00084A89" w:rsidRDefault="00E35ABC" w:rsidP="00E27F54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t>Matplotlib</w:t>
      </w:r>
      <w:r w:rsidR="00E27F54">
        <w:t xml:space="preserve">: </w:t>
      </w:r>
      <w:r w:rsidR="00DE5101">
        <w:t xml:space="preserve">De acordo com </w:t>
      </w:r>
      <w:r w:rsidRPr="00CF756E">
        <w:fldChar w:fldCharType="begin" w:fldLock="1"/>
      </w:r>
      <w:r w:rsidRPr="00CF756E">
        <w:instrText>ADDIN CSL_CITATION { "citationItems" : [ { "id" : "ITEM-1", "itemData" : { "URL" : "http://matplotlib.org/", "accessed" : { "date-parts" : [ [ "2015", "4", "4" ] ] }, "id" : "ITEM-1", "issued" : { "date-parts" : [ [ "0" ] ] }, "title" : "Matplotlib", "type" : "webpage" }, "uris" : [ "http://www.mendeley.com/documents/?uuid=ab8f89d0-dc3f-4b72-8769-af7a6baaacdb" ] } ], "mendeley" : { "formattedCitation" : "(\u201cMatplotlib\u201d, [s.d.])", "plainTextFormattedCitation" : "(\u201cMatplotlib\u201d, [s.d.])", "previouslyFormattedCitation" : "(\u201cMatplotlib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rPr>
          <w:noProof/>
        </w:rPr>
        <w:t>(“Matplotlib”, [s.d.]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 xml:space="preserve">define como sendo </w:t>
      </w:r>
      <w:r>
        <w:t>uma biblioteca que gera gráficos, histogramas, gráficos de barras bastando apenas algumas linhas de códigos. É o únic</w:t>
      </w:r>
      <w:r w:rsidR="00453C95">
        <w:t xml:space="preserve">o que trabalha o pacote </w:t>
      </w:r>
      <w:r w:rsidR="00453C95" w:rsidRPr="00453C95">
        <w:rPr>
          <w:i/>
        </w:rPr>
        <w:t>python</w:t>
      </w:r>
      <w:r w:rsidR="00453C95">
        <w:rPr>
          <w:rStyle w:val="Refdenotaderodap"/>
        </w:rPr>
        <w:footnoteReference w:id="3"/>
      </w:r>
      <w:r>
        <w:t xml:space="preserve"> para geração de gráficos em 2D.</w:t>
      </w:r>
    </w:p>
    <w:p w:rsidR="00E35ABC" w:rsidRPr="00035483" w:rsidRDefault="00E35ABC" w:rsidP="00CF756E">
      <w:pPr>
        <w:pStyle w:val="Corpodetexto"/>
        <w:numPr>
          <w:ilvl w:val="0"/>
          <w:numId w:val="19"/>
        </w:numPr>
        <w:ind w:left="709"/>
      </w:pPr>
      <w:r w:rsidRPr="00E27F54">
        <w:rPr>
          <w:i/>
        </w:rPr>
        <w:lastRenderedPageBreak/>
        <w:t>Tableau Desktop</w:t>
      </w:r>
      <w:r w:rsidR="00E27F54" w:rsidRPr="00E27F54">
        <w:rPr>
          <w:i/>
        </w:rPr>
        <w:t xml:space="preserve">: </w:t>
      </w:r>
      <w:r w:rsidR="00DE5101">
        <w:t xml:space="preserve">Para </w:t>
      </w:r>
      <w:r w:rsidRPr="00CF756E">
        <w:fldChar w:fldCharType="begin" w:fldLock="1"/>
      </w:r>
      <w:r w:rsidR="00AF7FD7">
        <w:instrText>ADDIN CSL_CITATION { "citationItems" : [ { "id" : "ITEM-1", "itemData" : { "URL" : "http://www.tableau.com/", "accessed" : { "date-parts" : [ [ "2015", "4", "4" ] ] }, "id" : "ITEM-1", "issued" : { "date-parts" : [ [ "0" ] ] }, "title" : "Tableau", "type" : "webpage" }, "uris" : [ "http://www.mendeley.com/documents/?uuid=f63c5291-fc20-4137-9330-bc84c4f78840" ] } ], "mendeley" : { "formattedCitation" : "(\u201cTableau\u201d, [s.d.])", "plainTextFormattedCitation" : "(\u201cTableau\u201d, [s.d.])", "previouslyFormattedCitation" : "(\u201cTableau\u201d, [s.d.])" }, "properties" : { "noteIndex" : 0 }, "schema" : "https://github.com/citation-style-language/schema/raw/master/csl-citation.json" }</w:instrText>
      </w:r>
      <w:r w:rsidRPr="00CF756E">
        <w:fldChar w:fldCharType="separate"/>
      </w:r>
      <w:r w:rsidRPr="00CF756E">
        <w:rPr>
          <w:noProof/>
        </w:rPr>
        <w:t>(“Tableau”, [s.d.])</w:t>
      </w:r>
      <w:r w:rsidRPr="00CF756E">
        <w:fldChar w:fldCharType="end"/>
      </w:r>
      <w:r w:rsidRPr="00CF756E">
        <w:t xml:space="preserve">, </w:t>
      </w:r>
      <w:r w:rsidR="00F16AEB">
        <w:t xml:space="preserve">o </w:t>
      </w:r>
      <w:r w:rsidRPr="00CF756E">
        <w:t>define como</w:t>
      </w:r>
      <w:r>
        <w:t xml:space="preserve"> uma tecnologia revolucionária que converte imagens de dados para consultas de dados otimizados, não usam assistentes e nem scripts. Realiza consultas sem linhas de códigos, sendo um analítico de </w:t>
      </w:r>
      <w:r w:rsidR="00A74288">
        <w:t>autoatendimento</w:t>
      </w:r>
      <w:r>
        <w:t>.</w:t>
      </w:r>
    </w:p>
    <w:p w:rsidR="00CF756E" w:rsidRPr="00E27F54" w:rsidRDefault="00212ED2" w:rsidP="00E27F54">
      <w:pPr>
        <w:pStyle w:val="Ttulo2"/>
        <w:rPr>
          <w:rFonts w:cs="Arial"/>
          <w:shd w:val="clear" w:color="auto" w:fill="FFFFFF"/>
        </w:rPr>
      </w:pPr>
      <w:bookmarkStart w:id="6" w:name="_Toc417409656"/>
      <w:r>
        <w:rPr>
          <w:rStyle w:val="apple-converted-space"/>
          <w:rFonts w:cs="Arial"/>
          <w:shd w:val="clear" w:color="auto" w:fill="FFFFFF"/>
        </w:rPr>
        <w:t>Modelo Documento Objeto</w:t>
      </w:r>
      <w:bookmarkEnd w:id="6"/>
    </w:p>
    <w:p w:rsidR="00CF756E" w:rsidRPr="00E27F54" w:rsidRDefault="001D1237" w:rsidP="00E27F54">
      <w:pPr>
        <w:pStyle w:val="Corpodetexto"/>
        <w:rPr>
          <w:rStyle w:val="apple-converted-space"/>
        </w:rPr>
      </w:pPr>
      <w:r w:rsidRPr="00CF756E">
        <w:t>Segundo o consórcio internacional</w:t>
      </w:r>
      <w:r w:rsidR="001B75DB">
        <w:t xml:space="preserve"> </w:t>
      </w:r>
      <w:r w:rsidR="00C13BD8" w:rsidRPr="00CF756E">
        <w:fldChar w:fldCharType="begin" w:fldLock="1"/>
      </w:r>
      <w:r w:rsidR="00C13BD8" w:rsidRPr="00CF756E">
        <w:instrText>ADDIN CSL_CITATION { "citationItems" : [ { "id" : "ITEM-1", "itemData" : { "URL" : "http://www.w3.org/DOM/", "accessed" : { "date-parts" : [ [ "2015", "4", "3" ] ] }, "container-title" : "2005-01-19", "id" : "ITEM-1", "issued" : { "date-parts" : [ [ "2005" ] ] }, "title" : "Document Object Model (DOM)", "type" : "webpage" }, "uris" : [ "http://www.mendeley.com/documents/?uuid=57256ec6-9e1a-4563-8d48-5bbdea64dfad" ] } ], "mendeley" : { "formattedCitation" : "(\u201cDocument Object Model (DOM)\u201d, 2005)", "plainTextFormattedCitation" : "(\u201cDocument Object Model (DOM)\u201d, 2005)", "previouslyFormattedCitation" : "(\u201cDocument Object Model (DOM)\u201d, 2005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“Document Object Model (DOM)”, 2005)</w:t>
      </w:r>
      <w:r w:rsidR="00C13BD8" w:rsidRPr="00CF756E">
        <w:fldChar w:fldCharType="end"/>
      </w:r>
      <w:r w:rsidRPr="00CF756E">
        <w:t xml:space="preserve"> que trabalham para desenvolver padrões para a Web,</w:t>
      </w:r>
      <w:r w:rsidR="00212ED2">
        <w:t xml:space="preserve"> modelo documento objeto, mais conhecido como</w:t>
      </w:r>
      <w:r w:rsidRPr="00CF756E">
        <w:t xml:space="preserve"> </w:t>
      </w:r>
      <w:r w:rsidRPr="00E307F7">
        <w:rPr>
          <w:i/>
        </w:rPr>
        <w:t>Document Object Model</w:t>
      </w:r>
      <w:r w:rsidRPr="00CF756E">
        <w:t xml:space="preserve"> é uma interface de plataforma e linguagem neutra que permitirá que programas e </w:t>
      </w:r>
      <w:r w:rsidRPr="00EE1791">
        <w:rPr>
          <w:i/>
        </w:rPr>
        <w:t>scripts</w:t>
      </w:r>
      <w:r w:rsidRPr="00CF756E">
        <w:t xml:space="preserve"> para acessar e atualizar dinamicamente o conteúdo, estrutura e estilo de documentos. O original pode continuar a ser processados e os resultados de processamento que podem ser incorporados para trás para dentro da página apresentada.</w:t>
      </w:r>
    </w:p>
    <w:p w:rsidR="00CF756E" w:rsidRPr="00E27F54" w:rsidRDefault="00E27F54" w:rsidP="00E27F54">
      <w:pPr>
        <w:pStyle w:val="Ttulo2"/>
        <w:rPr>
          <w:rFonts w:cs="Arial"/>
          <w:shd w:val="clear" w:color="auto" w:fill="FFFFFF"/>
        </w:rPr>
      </w:pPr>
      <w:bookmarkStart w:id="7" w:name="_Toc417409657"/>
      <w:r>
        <w:rPr>
          <w:rStyle w:val="apple-converted-space"/>
          <w:rFonts w:cs="Arial"/>
          <w:shd w:val="clear" w:color="auto" w:fill="FFFFFF"/>
        </w:rPr>
        <w:t>Folha de estilo</w:t>
      </w:r>
      <w:bookmarkEnd w:id="7"/>
    </w:p>
    <w:p w:rsidR="001D1237" w:rsidRPr="00CF756E" w:rsidRDefault="00E27F54" w:rsidP="00CF756E">
      <w:pPr>
        <w:pStyle w:val="Corpodetexto"/>
      </w:pPr>
      <w:r>
        <w:t xml:space="preserve">Folha de estilo também conhecida como </w:t>
      </w:r>
      <w:r w:rsidRPr="008A23AC">
        <w:rPr>
          <w:i/>
        </w:rPr>
        <w:t>CSS</w:t>
      </w:r>
      <w:r>
        <w:rPr>
          <w:rStyle w:val="Refdenotaderodap"/>
        </w:rPr>
        <w:footnoteReference w:id="4"/>
      </w:r>
      <w:r>
        <w:t>, d</w:t>
      </w:r>
      <w:r w:rsidR="001D1237" w:rsidRPr="00CF756E">
        <w:t xml:space="preserve">e acordo com o artigo escrito por </w:t>
      </w:r>
      <w:r w:rsidR="00C13BD8" w:rsidRPr="00CF756E">
        <w:fldChar w:fldCharType="begin" w:fldLock="1"/>
      </w:r>
      <w:r w:rsidR="00583545" w:rsidRPr="00CF756E">
        <w:instrText>ADDIN CSL_CITATION { "citationItems" : [ { "id" : "ITEM-1", "itemData" : { "URL" : "http://www.devmedia.com.br/a-origem-do-css-um-pouco-da-historia/15195", "accessed" : { "date-parts" : [ [ "2015", "4", "3" ] ] }, "author" : [ { "dropping-particle" : "", "family" : "Pereira", "given" : "Altieri", "non-dropping-particle" : "", "parse-names" : false, "suffix" : "" } ], "id" : "ITEM-1", "issued" : { "date-parts" : [ [ "0" ] ] }, "title" : "A origem do CSS, um pouco da hist\u00f3ria. Leia mais em: A origem do CSS, um pouco da hist\u00f3ria.", "type" : "webpage" }, "uris" : [ "http://www.mendeley.com/documents/?uuid=0e3fd881-16d4-4a1a-b6a8-7fdedcf48a35" ] } ], "mendeley" : { "formattedCitation" : "(PEREIRA, [s.d.])", "plainTextFormattedCitation" : "(PEREIRA, [s.d.])", "previouslyFormattedCitation" : "(PEREIRA, [s.d.])" }, "properties" : { "noteIndex" : 0 }, "schema" : "https://github.com/citation-style-language/schema/raw/master/csl-citation.json" }</w:instrText>
      </w:r>
      <w:r w:rsidR="00C13BD8" w:rsidRPr="00CF756E">
        <w:fldChar w:fldCharType="separate"/>
      </w:r>
      <w:r w:rsidR="00C13BD8" w:rsidRPr="00CF756E">
        <w:rPr>
          <w:noProof/>
        </w:rPr>
        <w:t>(PEREIRA, [s.d.])</w:t>
      </w:r>
      <w:r w:rsidR="00C13BD8" w:rsidRPr="00CF756E">
        <w:fldChar w:fldCharType="end"/>
      </w:r>
      <w:r w:rsidR="001D1237" w:rsidRPr="00CF756E">
        <w:t>, a linguagem de marcação surgiu para solucionar o problema de um cientista que queria uma forma de divulgar seus artigo</w:t>
      </w:r>
      <w:r>
        <w:t>s na rede, para isso, ele criou</w:t>
      </w:r>
      <w:r w:rsidR="001D1237" w:rsidRPr="00CF756E">
        <w:t xml:space="preserve"> algo simples, restrito a comunidade </w:t>
      </w:r>
      <w:r w:rsidRPr="00CF756E">
        <w:t>científica e usada</w:t>
      </w:r>
      <w:r w:rsidR="001D1237" w:rsidRPr="00CF756E">
        <w:t xml:space="preserve"> apenas para estrutura o conteúdo e exibir um texto de forma coerente. Mas a linguagem usada pelos cientistas acabou que se tornou padrão para Internet, e com o tempo, passou a ser mais testada. Todos queriam imagens, cores e</w:t>
      </w:r>
      <w:r w:rsidR="00DE5101">
        <w:t xml:space="preserve"> designer avançado. </w:t>
      </w:r>
      <w:r w:rsidR="00FF0523">
        <w:t>O</w:t>
      </w:r>
      <w:r w:rsidR="00DE5101">
        <w:t xml:space="preserve"> </w:t>
      </w:r>
      <w:r w:rsidR="00DE5101" w:rsidRPr="00EE1791">
        <w:rPr>
          <w:i/>
        </w:rPr>
        <w:t>HTML</w:t>
      </w:r>
      <w:r w:rsidR="00DE5101">
        <w:t xml:space="preserve"> </w:t>
      </w:r>
      <w:r w:rsidR="001D1237" w:rsidRPr="00CF756E">
        <w:t>antigo não suportava isso, então foram adicionadas novas tags</w:t>
      </w:r>
      <w:r w:rsidR="00EE1791">
        <w:rPr>
          <w:rStyle w:val="Refdenotaderodap"/>
        </w:rPr>
        <w:footnoteReference w:id="5"/>
      </w:r>
      <w:r w:rsidR="001D1237" w:rsidRPr="00CF756E">
        <w:t>. Isso solucionou o problema por um tempo, mas começou a surgir outro grande problema. Com os novos recursos, designers e desenvolvedores de websites, abusavam da criatividade e enchiam suas p</w:t>
      </w:r>
      <w:r w:rsidR="00B00051">
        <w:t>á</w:t>
      </w:r>
      <w:r w:rsidR="001D1237" w:rsidRPr="00CF756E">
        <w:t>ginas de fontes e estilos visuais, mas para alterar uma linha até que era mais simples, por</w:t>
      </w:r>
      <w:r w:rsidR="009B33D9">
        <w:t>é</w:t>
      </w:r>
      <w:r w:rsidR="001D1237" w:rsidRPr="00CF756E">
        <w:t xml:space="preserve">m quando se queria mudar a cor de um link, por exemplo, e esse link estava em 300 </w:t>
      </w:r>
      <w:r w:rsidR="00370E3C">
        <w:t>pá</w:t>
      </w:r>
      <w:r w:rsidR="00A74288" w:rsidRPr="00CF756E">
        <w:t>ginas diferente</w:t>
      </w:r>
      <w:r w:rsidR="00370E3C">
        <w:t>s</w:t>
      </w:r>
      <w:r w:rsidR="001D1237" w:rsidRPr="00CF756E">
        <w:t>, era trabalho manual, um por um, tag por tag. Misturar estilo e estrutura não era mais interessante, e foi assim que em 1995, Håkon Wium Lie e Bert Bos</w:t>
      </w:r>
      <w:r w:rsidR="00DE5101">
        <w:t xml:space="preserve"> apresentaram a proposta do CSS</w:t>
      </w:r>
      <w:r w:rsidR="001D1237" w:rsidRPr="00CF756E">
        <w:t xml:space="preserve"> que logo foi apoiada pela W3C</w:t>
      </w:r>
      <w:r w:rsidR="00152FCC">
        <w:rPr>
          <w:rStyle w:val="Refdenotaderodap"/>
        </w:rPr>
        <w:footnoteReference w:id="6"/>
      </w:r>
      <w:r w:rsidR="001D1237" w:rsidRPr="00CF756E">
        <w:t xml:space="preserve">. A </w:t>
      </w:r>
      <w:r w:rsidR="00EE2EEE" w:rsidRPr="00CF756E">
        <w:t>ideia</w:t>
      </w:r>
      <w:r w:rsidR="001D1237" w:rsidRPr="00CF756E">
        <w:t xml:space="preserve"> geral era, utilizar </w:t>
      </w:r>
      <w:r w:rsidR="001D1237" w:rsidRPr="0080782B">
        <w:rPr>
          <w:i/>
        </w:rPr>
        <w:t>HTML</w:t>
      </w:r>
      <w:r w:rsidR="001D1237" w:rsidRPr="00CF756E">
        <w:t xml:space="preserve"> somente para estruturar o website e a tarefa de apresentação fica com o </w:t>
      </w:r>
      <w:r w:rsidR="001D1237" w:rsidRPr="008A23AC">
        <w:rPr>
          <w:i/>
        </w:rPr>
        <w:t>CSS</w:t>
      </w:r>
      <w:r w:rsidR="001D1237" w:rsidRPr="00CF756E">
        <w:t xml:space="preserve"> </w:t>
      </w:r>
      <w:r w:rsidR="001D1237" w:rsidRPr="00CF756E">
        <w:lastRenderedPageBreak/>
        <w:t xml:space="preserve">disposto em um arquivo </w:t>
      </w:r>
      <w:r w:rsidR="00A74288" w:rsidRPr="00CF756E">
        <w:t>separa</w:t>
      </w:r>
      <w:r w:rsidR="00EE2EEE">
        <w:t>n</w:t>
      </w:r>
      <w:r w:rsidR="00A74288" w:rsidRPr="00CF756E">
        <w:t>do</w:t>
      </w:r>
      <w:r w:rsidR="00EE2EEE">
        <w:t xml:space="preserve"> o </w:t>
      </w:r>
      <w:r w:rsidR="0080782B" w:rsidRPr="008A23AC">
        <w:rPr>
          <w:i/>
        </w:rPr>
        <w:t>CSS</w:t>
      </w:r>
      <w:r w:rsidR="001D1237" w:rsidRPr="00CF756E">
        <w:t xml:space="preserve"> no </w:t>
      </w:r>
      <w:r w:rsidR="00EE2EEE" w:rsidRPr="00CF756E">
        <w:t>próprio</w:t>
      </w:r>
      <w:r w:rsidR="001D1237" w:rsidRPr="00CF756E">
        <w:t xml:space="preserve"> </w:t>
      </w:r>
      <w:r w:rsidR="001D1237" w:rsidRPr="0080782B">
        <w:rPr>
          <w:i/>
        </w:rPr>
        <w:t>HTML</w:t>
      </w:r>
      <w:r w:rsidR="001D1237" w:rsidRPr="00CF756E">
        <w:t xml:space="preserve"> demarcado pelas tags. Os conceitos de estilização com </w:t>
      </w:r>
      <w:r w:rsidR="0080782B" w:rsidRPr="008A23AC">
        <w:rPr>
          <w:i/>
        </w:rPr>
        <w:t>CSS</w:t>
      </w:r>
      <w:r w:rsidR="001D1237" w:rsidRPr="00CF756E">
        <w:t xml:space="preserve"> em sua maioria ainda não são seguidos totalmente, devido a problemas de compatibilidade entre browsers e muitas vezes até falta de um conhecimento maior dos desenvolvedores, mas a W3C trabalha nos </w:t>
      </w:r>
      <w:r w:rsidR="001D1237" w:rsidRPr="000865EA">
        <w:rPr>
          <w:i/>
        </w:rPr>
        <w:t>standards</w:t>
      </w:r>
      <w:r w:rsidR="001D1237" w:rsidRPr="00CF756E">
        <w:t xml:space="preserve">, que visam tornar o desenvolvimento padrão e </w:t>
      </w:r>
      <w:r w:rsidR="000865EA" w:rsidRPr="00CF756E">
        <w:t>também</w:t>
      </w:r>
      <w:r w:rsidR="001D1237" w:rsidRPr="00CF756E">
        <w:t xml:space="preserve"> exigir dos navegadores uma interpretação adequada e compatível.</w:t>
      </w:r>
    </w:p>
    <w:p w:rsidR="006D3594" w:rsidRPr="00C10D53" w:rsidRDefault="001D1237" w:rsidP="00C10D53">
      <w:pPr>
        <w:pStyle w:val="Ttulo2"/>
        <w:rPr>
          <w:rFonts w:cs="Arial"/>
          <w:shd w:val="clear" w:color="auto" w:fill="FFFFFF"/>
        </w:rPr>
      </w:pPr>
      <w:bookmarkStart w:id="8" w:name="_Toc417409658"/>
      <w:r w:rsidRPr="001D1237">
        <w:rPr>
          <w:rStyle w:val="apple-converted-space"/>
          <w:rFonts w:cs="Arial"/>
          <w:shd w:val="clear" w:color="auto" w:fill="FFFFFF"/>
        </w:rPr>
        <w:t>D3JS</w:t>
      </w:r>
      <w:bookmarkEnd w:id="8"/>
    </w:p>
    <w:p w:rsidR="001D1237" w:rsidRPr="00CF756E" w:rsidRDefault="001D1237" w:rsidP="00CF756E">
      <w:pPr>
        <w:pStyle w:val="Corpodetexto"/>
      </w:pPr>
      <w:r w:rsidRPr="00CF756E">
        <w:t>A palavra D3</w:t>
      </w:r>
      <w:r w:rsidR="00EE2EEE" w:rsidRPr="00CF756E">
        <w:t xml:space="preserve"> significa</w:t>
      </w:r>
      <w:r w:rsidR="004F440C">
        <w:t xml:space="preserve"> </w:t>
      </w:r>
      <w:r w:rsidRPr="000865EA">
        <w:rPr>
          <w:i/>
        </w:rPr>
        <w:t>Data-Driven Documents</w:t>
      </w:r>
      <w:r w:rsidRPr="00CF756E">
        <w:t>, juntando as três primeiras letras formam a sigla D3. Mas o que é D3? Segundo o site oficial da ferramenta</w:t>
      </w:r>
      <w:r w:rsidR="004F440C">
        <w:t xml:space="preserve"> </w:t>
      </w:r>
      <w:r w:rsidR="00583545" w:rsidRPr="00CF756E">
        <w:fldChar w:fldCharType="begin" w:fldLock="1"/>
      </w:r>
      <w:r w:rsidR="00AD6A76" w:rsidRPr="00CF756E">
        <w:instrText>ADDIN CSL_CITATION { "citationItems" : [ { "id" : "ITEM-1", "itemData" : { "URL" : "http://d3js.org/", "author" : [ { "dropping-particle" : "", "family" : "Bostock", "given" : "Mike", "non-dropping-particle" : "", "parse-names" : false, "suffix" : "" } ], "id" : "ITEM-1", "issued" : { "date-parts" : [ [ "0" ] ] }, "title" : "Data-Driven Documents", "type" : "webpage" }, "uris" : [ "http://www.mendeley.com/documents/?uuid=7c15124f-c0a4-48d0-80d4-c310f23b6d98" ] } ], "mendeley" : { "formattedCitation" : "(BOSTOCK, [s.d.])", "plainTextFormattedCitation" : "(BOSTOCK, [s.d.])", "previouslyFormattedCitation" : "(BOSTOCK, [s.d.])" }, "properties" : { "noteIndex" : 0 }, "schema" : "https://github.com/citation-style-language/schema/raw/master/csl-citation.json" }</w:instrText>
      </w:r>
      <w:r w:rsidR="00583545" w:rsidRPr="00CF756E">
        <w:fldChar w:fldCharType="separate"/>
      </w:r>
      <w:r w:rsidR="00583545" w:rsidRPr="00CF756E">
        <w:rPr>
          <w:noProof/>
        </w:rPr>
        <w:t>(BOSTOCK, [s.d.])</w:t>
      </w:r>
      <w:r w:rsidR="00583545" w:rsidRPr="00CF756E">
        <w:fldChar w:fldCharType="end"/>
      </w:r>
      <w:r w:rsidR="004F440C">
        <w:t>, o D3</w:t>
      </w:r>
      <w:r w:rsidRPr="00CF756E">
        <w:t xml:space="preserve">js é uma biblioteca </w:t>
      </w:r>
      <w:r w:rsidRPr="000865EA">
        <w:rPr>
          <w:i/>
        </w:rPr>
        <w:t>JavaScript</w:t>
      </w:r>
      <w:r w:rsidRPr="00CF756E">
        <w:t xml:space="preserve"> para manipulação de documentos com base em dados. Ajuda a trazer dados para a vida usando </w:t>
      </w:r>
      <w:r w:rsidRPr="000865EA">
        <w:rPr>
          <w:i/>
        </w:rPr>
        <w:t>HTML</w:t>
      </w:r>
      <w:r w:rsidRPr="00CF756E">
        <w:t xml:space="preserve">, </w:t>
      </w:r>
      <w:r w:rsidRPr="00AB6779">
        <w:rPr>
          <w:i/>
        </w:rPr>
        <w:t>SVG</w:t>
      </w:r>
      <w:r w:rsidR="00F24BAA">
        <w:rPr>
          <w:rStyle w:val="Refdenotaderodap"/>
        </w:rPr>
        <w:footnoteReference w:id="7"/>
      </w:r>
      <w:r w:rsidR="000865EA">
        <w:t xml:space="preserve"> </w:t>
      </w:r>
      <w:r w:rsidRPr="00CF756E">
        <w:t xml:space="preserve">e </w:t>
      </w:r>
      <w:r w:rsidRPr="00AB6779">
        <w:rPr>
          <w:i/>
        </w:rPr>
        <w:t>CSS</w:t>
      </w:r>
      <w:r w:rsidRPr="00CF756E">
        <w:t>. A ênfase em padrões web dá-lhe todas as capacidades de navegadores modernos sem amarrar-se com uma estrutura proprietária, combinando componentes de visualização poderosas e uma abordagem orientada a dados para manipulação DOM.</w:t>
      </w:r>
    </w:p>
    <w:p w:rsidR="001D1237" w:rsidRPr="00CF756E" w:rsidRDefault="001D1237" w:rsidP="00CF756E">
      <w:pPr>
        <w:pStyle w:val="Corpodetexto"/>
      </w:pPr>
      <w:r w:rsidRPr="00CF756E">
        <w:t xml:space="preserve">Podemos associar dados a um </w:t>
      </w:r>
      <w:r w:rsidRPr="008A23AC">
        <w:rPr>
          <w:i/>
        </w:rPr>
        <w:t>Document Object Model</w:t>
      </w:r>
      <w:r w:rsidRPr="00CF756E">
        <w:t xml:space="preserve">, e, em seguida, aplicar transformações orientadas a dados para o documento. </w:t>
      </w:r>
      <w:r w:rsidR="00E553E6" w:rsidRPr="00CF756E">
        <w:t>Por exemplo,</w:t>
      </w:r>
      <w:r w:rsidRPr="00CF756E">
        <w:t xml:space="preserve"> podemos usar para gerar uma tabela </w:t>
      </w:r>
      <w:r w:rsidRPr="008A23AC">
        <w:rPr>
          <w:i/>
        </w:rPr>
        <w:t>HTML</w:t>
      </w:r>
      <w:r w:rsidRPr="00CF756E">
        <w:t xml:space="preserve"> a partir de uma matriz de números ou se preferirmos, </w:t>
      </w:r>
      <w:r w:rsidR="0089338C" w:rsidRPr="00CF756E">
        <w:t>podem usar</w:t>
      </w:r>
      <w:r w:rsidRPr="00CF756E">
        <w:t xml:space="preserve"> os mesmos dados para criar um gráfico de barras </w:t>
      </w:r>
      <w:r w:rsidRPr="00AB6779">
        <w:rPr>
          <w:i/>
        </w:rPr>
        <w:t>SVG</w:t>
      </w:r>
      <w:r w:rsidRPr="00CF756E">
        <w:t xml:space="preserve"> interativa com transições suaves e interação.</w:t>
      </w:r>
    </w:p>
    <w:p w:rsidR="001D1237" w:rsidRPr="00CF756E" w:rsidRDefault="001D1237" w:rsidP="00CF756E">
      <w:pPr>
        <w:pStyle w:val="Corpodetexto"/>
      </w:pPr>
      <w:r w:rsidRPr="00CF756E">
        <w:t xml:space="preserve">Ele é uma estrutura monolítica que busca oferecer todos os recursos possíveis. Em vez disso, D3 resolve alguns dos problemas: eficiente manipulação de documentos com base em dados. Isso evita representação proprietária e oferece uma flexibilidade extraordinária, expondo todas as capacidades dos padrões web, como </w:t>
      </w:r>
      <w:r w:rsidRPr="00C65E74">
        <w:rPr>
          <w:i/>
        </w:rPr>
        <w:t>HTML</w:t>
      </w:r>
      <w:r w:rsidRPr="00CF756E">
        <w:t xml:space="preserve">, </w:t>
      </w:r>
      <w:r w:rsidRPr="00C65E74">
        <w:rPr>
          <w:i/>
        </w:rPr>
        <w:t>SVG</w:t>
      </w:r>
      <w:r w:rsidRPr="00CF756E">
        <w:t xml:space="preserve"> e </w:t>
      </w:r>
      <w:r w:rsidRPr="00C65E74">
        <w:rPr>
          <w:i/>
        </w:rPr>
        <w:t>CSS</w:t>
      </w:r>
      <w:r w:rsidRPr="00CF756E">
        <w:t>. Com o mínimo de sobrecarga, D3 é extremamente rápido, suportando grandes conjuntos de dados e comportamentos dinâmicos de interação e animação. Estilo funcional do D3 permite a reutilização de código através de um conjunto diversificado de componentes e plugins.</w:t>
      </w:r>
    </w:p>
    <w:p w:rsidR="00C1363C" w:rsidRDefault="001D1237" w:rsidP="00C1363C">
      <w:pPr>
        <w:pStyle w:val="Corpodetexto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 w:rsidRPr="00CF756E">
        <w:t xml:space="preserve">Não podemos dizer que ele é uma nova representação gráfica. Ao contrário de </w:t>
      </w:r>
      <w:r w:rsidRPr="00A651F9">
        <w:rPr>
          <w:i/>
        </w:rPr>
        <w:t>Processing</w:t>
      </w:r>
      <w:r w:rsidR="00A651F9">
        <w:rPr>
          <w:i/>
        </w:rPr>
        <w:t xml:space="preserve">, </w:t>
      </w:r>
      <w:r w:rsidR="00A651F9" w:rsidRPr="00E27F54">
        <w:rPr>
          <w:i/>
        </w:rPr>
        <w:t>Matplotlib</w:t>
      </w:r>
      <w:r w:rsidR="00A651F9">
        <w:rPr>
          <w:i/>
        </w:rPr>
        <w:t xml:space="preserve"> e </w:t>
      </w:r>
      <w:r w:rsidR="00A651F9" w:rsidRPr="00E27F54">
        <w:rPr>
          <w:i/>
        </w:rPr>
        <w:t>Tableau Desktop</w:t>
      </w:r>
      <w:r w:rsidRPr="00CF756E">
        <w:t xml:space="preserve"> o vocabulário das marcas vem diretamente de padrões web </w:t>
      </w:r>
      <w:r w:rsidRPr="00A651F9">
        <w:rPr>
          <w:i/>
        </w:rPr>
        <w:t>HTML</w:t>
      </w:r>
      <w:r w:rsidRPr="00CF756E">
        <w:t xml:space="preserve">, </w:t>
      </w:r>
      <w:r w:rsidRPr="00A651F9">
        <w:rPr>
          <w:i/>
        </w:rPr>
        <w:t>SVG</w:t>
      </w:r>
      <w:r w:rsidRPr="00CF756E">
        <w:t xml:space="preserve"> e </w:t>
      </w:r>
      <w:r w:rsidRPr="00A651F9">
        <w:rPr>
          <w:i/>
        </w:rPr>
        <w:t>CSS</w:t>
      </w:r>
      <w:r w:rsidRPr="00CF756E">
        <w:t xml:space="preserve">. Por exemplo, podemos criar elementos </w:t>
      </w:r>
      <w:r w:rsidRPr="00CA2838">
        <w:rPr>
          <w:i/>
        </w:rPr>
        <w:t>SVG</w:t>
      </w:r>
      <w:r w:rsidRPr="00CF756E">
        <w:t xml:space="preserve"> usando D3 e estilos com folhas de estilo externas. Podemos usar </w:t>
      </w:r>
      <w:r w:rsidRPr="00CF756E">
        <w:lastRenderedPageBreak/>
        <w:t xml:space="preserve">efeitos de filtro compósitos, </w:t>
      </w:r>
      <w:r w:rsidR="00EE2EEE" w:rsidRPr="00CF756E">
        <w:t>derrames tracejados</w:t>
      </w:r>
      <w:r w:rsidRPr="00CF756E">
        <w:t xml:space="preserve"> e recorte. Se os fabricantes de navegadores </w:t>
      </w:r>
      <w:r w:rsidR="00EE2EEE" w:rsidRPr="00CF756E">
        <w:t>introduzirem</w:t>
      </w:r>
      <w:r w:rsidRPr="00CF756E">
        <w:t xml:space="preserve"> novas funcionalidades amanhã, </w:t>
      </w:r>
      <w:r w:rsidR="00EE2EEE" w:rsidRPr="00CF756E">
        <w:t>seremos capazes</w:t>
      </w:r>
      <w:r w:rsidRPr="00CF756E">
        <w:t xml:space="preserve"> de usá-los imediatamente, sem at</w:t>
      </w:r>
      <w:r w:rsidR="00E553E6">
        <w:t>ualização de nenhuma ferramenta</w:t>
      </w:r>
      <w:r w:rsidRPr="00CF756E">
        <w:t xml:space="preserve"> necessária. E, se no futuro decidirmos, para usar um conjunto de ferramentas que não D3, podemos levar nossos conhecimentos aplicados.</w:t>
      </w:r>
      <w:r w:rsidR="00C1363C">
        <w:t xml:space="preserve"> </w:t>
      </w:r>
      <w:r w:rsidRPr="00CF756E">
        <w:t xml:space="preserve">O melhor de tudo, D3 é fácil de depurar usando </w:t>
      </w:r>
      <w:r w:rsidR="00EE2EEE" w:rsidRPr="00CF756E">
        <w:t>inspe</w:t>
      </w:r>
      <w:r w:rsidR="00EE2EEE">
        <w:t>cionador de</w:t>
      </w:r>
      <w:r w:rsidRPr="00CF756E">
        <w:t xml:space="preserve"> elemento do navegador.</w:t>
      </w:r>
    </w:p>
    <w:p w:rsidR="001D1237" w:rsidRPr="00075FF4" w:rsidRDefault="00D73AE7" w:rsidP="00C10D53">
      <w:pPr>
        <w:pStyle w:val="Ttulo2"/>
        <w:rPr>
          <w:rStyle w:val="apple-converted-space"/>
          <w:rFonts w:cs="Arial"/>
          <w:shd w:val="clear" w:color="auto" w:fill="FFFFFF"/>
        </w:rPr>
      </w:pPr>
      <w:bookmarkStart w:id="9" w:name="_Toc417409659"/>
      <w:r>
        <w:rPr>
          <w:rStyle w:val="apple-converted-space"/>
          <w:rFonts w:cs="Arial"/>
          <w:shd w:val="clear" w:color="auto" w:fill="FFFFFF"/>
        </w:rPr>
        <w:t>V</w:t>
      </w:r>
      <w:r w:rsidR="001D1237" w:rsidRPr="00075FF4">
        <w:rPr>
          <w:rStyle w:val="apple-converted-space"/>
          <w:rFonts w:cs="Arial"/>
          <w:shd w:val="clear" w:color="auto" w:fill="FFFFFF"/>
        </w:rPr>
        <w:t>antagens e</w:t>
      </w:r>
      <w:r w:rsidR="004B6319">
        <w:rPr>
          <w:rStyle w:val="apple-converted-space"/>
          <w:rFonts w:cs="Arial"/>
          <w:shd w:val="clear" w:color="auto" w:fill="FFFFFF"/>
        </w:rPr>
        <w:t xml:space="preserve"> desvantagens de </w:t>
      </w:r>
      <w:r w:rsidR="00DC78D3">
        <w:rPr>
          <w:rStyle w:val="apple-converted-space"/>
          <w:rFonts w:cs="Arial"/>
          <w:shd w:val="clear" w:color="auto" w:fill="FFFFFF"/>
        </w:rPr>
        <w:t>utilizar</w:t>
      </w:r>
      <w:r w:rsidR="004B6319">
        <w:rPr>
          <w:rStyle w:val="apple-converted-space"/>
          <w:rFonts w:cs="Arial"/>
          <w:shd w:val="clear" w:color="auto" w:fill="FFFFFF"/>
        </w:rPr>
        <w:t xml:space="preserve"> o D3</w:t>
      </w:r>
      <w:r w:rsidR="001D1237" w:rsidRPr="00075FF4">
        <w:rPr>
          <w:rStyle w:val="apple-converted-space"/>
          <w:rFonts w:cs="Arial"/>
          <w:shd w:val="clear" w:color="auto" w:fill="FFFFFF"/>
        </w:rPr>
        <w:t>js</w:t>
      </w:r>
      <w:bookmarkEnd w:id="9"/>
    </w:p>
    <w:p w:rsidR="00CF756E" w:rsidRPr="00C10D53" w:rsidRDefault="001D1237" w:rsidP="00C10D53">
      <w:pPr>
        <w:pStyle w:val="Ttulo3"/>
        <w:rPr>
          <w:rFonts w:cs="Arial"/>
          <w:shd w:val="clear" w:color="auto" w:fill="FFFFFF"/>
        </w:rPr>
      </w:pPr>
      <w:bookmarkStart w:id="10" w:name="_Toc417409660"/>
      <w:r w:rsidRPr="00075FF4">
        <w:rPr>
          <w:rStyle w:val="apple-converted-space"/>
          <w:rFonts w:cs="Arial"/>
          <w:shd w:val="clear" w:color="auto" w:fill="FFFFFF"/>
        </w:rPr>
        <w:t>Vantagem</w:t>
      </w:r>
      <w:bookmarkEnd w:id="10"/>
    </w:p>
    <w:p w:rsidR="001D1237" w:rsidRPr="00CF756E" w:rsidRDefault="00583545" w:rsidP="00CF756E">
      <w:pPr>
        <w:pStyle w:val="Corpodetexto"/>
      </w:pPr>
      <w:r w:rsidRPr="00CF756E">
        <w:rPr>
          <w:rFonts w:cs="Arial"/>
        </w:rPr>
        <w:t xml:space="preserve">Segundo a publicação </w:t>
      </w:r>
      <w:r w:rsidR="00AD6A76" w:rsidRPr="00CF756E">
        <w:rPr>
          <w:rFonts w:cs="Arial"/>
        </w:rPr>
        <w:fldChar w:fldCharType="begin" w:fldLock="1"/>
      </w:r>
      <w:r w:rsidR="00E22F23" w:rsidRPr="00CF756E">
        <w:rPr>
          <w:rFonts w:cs="Arial"/>
        </w:rPr>
        <w:instrText>ADDIN CSL_CITATION { "citationItems" : [ { "id" : "ITEM-1", "itemData" : { "author" : [ { "dropping-particle" : "", "family" : "Ribeiro", "given" : "Salatiel", "non-dropping-particle" : "", "parse-names" : false, "suffix" : "" }, { "dropping-particle" : "de", "family" : "Barcelos", "given" : "Yussif Tadeu", "non-dropping-particle" : "", "parse-names" : false, "suffix" : "" } ], "id" : "ITEM-1", "issued" : { "date-parts" : [ [ "0" ] ] }, "title" : "Visualiza\u00e7\u00e3o de Dados Geogr\u00e1ficos com a biblioteca D3.js", "type" : "article-journal" }, "uris" : [ "http://www.mendeley.com/documents/?uuid=42229090-8f8d-46bf-9e8a-ef4e8f0ee3ee" ] } ], "mendeley" : { "formattedCitation" : "(RIBEIRO; BARCELOS, [s.d.])", "plainTextFormattedCitation" : "(RIBEIRO; BARCELOS, [s.d.])", "previouslyFormattedCitation" : "(RIBEIRO; BARCELOS, [s.d.])" }, "properties" : { "noteIndex" : 0 }, "schema" : "https://github.com/citation-style-language/schema/raw/master/csl-citation.json" }</w:instrText>
      </w:r>
      <w:r w:rsidR="00AD6A76" w:rsidRPr="00CF756E">
        <w:rPr>
          <w:rFonts w:cs="Arial"/>
        </w:rPr>
        <w:fldChar w:fldCharType="separate"/>
      </w:r>
      <w:r w:rsidR="00AD6A76" w:rsidRPr="00CF756E">
        <w:rPr>
          <w:rFonts w:cs="Arial"/>
          <w:noProof/>
        </w:rPr>
        <w:t>(RIBEIRO; BARCELOS, [s.d.])</w:t>
      </w:r>
      <w:r w:rsidR="00AD6A76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, </w:t>
      </w:r>
      <w:r w:rsidR="00AD6A76" w:rsidRPr="00CF756E">
        <w:t>a</w:t>
      </w:r>
      <w:r w:rsidR="001D1237" w:rsidRPr="00CF756E">
        <w:t xml:space="preserve"> biblioteca D3 possui uma grande vantagem em padrões web, conseguindo extrair todo o potencial dos navegadores, sem a necessidade de utilização de um software proprietário. Dessa maneira, D3 combina poderosos componentes de visualização e uma abordagem orientada a dados. Seu potencial é quase tão grande quanto a geometria propriamente dita, permitindo a criação de bolhas, diagramas Chord, Treemaps, links de nós e várias outras visualizações complexas.</w:t>
      </w:r>
      <w:r w:rsidR="00AD6A76" w:rsidRPr="00CF756E">
        <w:t xml:space="preserve"> </w:t>
      </w:r>
      <w:r w:rsidR="00EE2EEE" w:rsidRPr="00CF756E">
        <w:t>Outra</w:t>
      </w:r>
      <w:r w:rsidR="001D1237" w:rsidRPr="00CF756E">
        <w:t xml:space="preserve"> vantagem do D3 é que a maioria das suas criações está aberta e pode ser reutilizada por outros desenvolvedores.</w:t>
      </w:r>
    </w:p>
    <w:p w:rsidR="00AD6A76" w:rsidRDefault="001D1237" w:rsidP="00C10D53">
      <w:pPr>
        <w:pStyle w:val="Corpodetexto"/>
        <w:rPr>
          <w:rStyle w:val="apple-converted-space"/>
          <w:rFonts w:cs="Arial"/>
          <w:shd w:val="clear" w:color="auto" w:fill="FFFFFF"/>
        </w:rPr>
      </w:pPr>
      <w:r w:rsidRPr="00CF756E">
        <w:t>A biblioteca D3 dá suporte aos navegadores modernos</w:t>
      </w:r>
      <w:r w:rsidR="00CA2838">
        <w:rPr>
          <w:rStyle w:val="Refdenotaderodap"/>
        </w:rPr>
        <w:footnoteReference w:id="8"/>
      </w:r>
      <w:r w:rsidRPr="00CF756E">
        <w:t>. Já foram f</w:t>
      </w:r>
      <w:r w:rsidR="00C32C42">
        <w:t>eitos testes com Firefox, Chrom</w:t>
      </w:r>
      <w:r w:rsidR="000B4DA1">
        <w:t>e</w:t>
      </w:r>
      <w:bookmarkStart w:id="11" w:name="_GoBack"/>
      <w:bookmarkEnd w:id="11"/>
      <w:r w:rsidRPr="00CF756E">
        <w:t>, S</w:t>
      </w:r>
      <w:r w:rsidR="00C32C42">
        <w:t>afari</w:t>
      </w:r>
      <w:r w:rsidRPr="00CF756E">
        <w:t>, Opera e Internet Explorer 9. Para compatibilidade com o IE8, é recomendada a biblioteca Aight.</w:t>
      </w:r>
    </w:p>
    <w:p w:rsidR="00B93915" w:rsidRPr="00C10D53" w:rsidRDefault="001D1237" w:rsidP="00C10D53">
      <w:pPr>
        <w:pStyle w:val="Ttulo3"/>
        <w:rPr>
          <w:rStyle w:val="apple-converted-space"/>
          <w:rFonts w:cs="Arial"/>
          <w:shd w:val="clear" w:color="auto" w:fill="FFFFFF"/>
        </w:rPr>
      </w:pPr>
      <w:bookmarkStart w:id="12" w:name="_Toc417409661"/>
      <w:r w:rsidRPr="00075FF4">
        <w:rPr>
          <w:rStyle w:val="apple-converted-space"/>
          <w:rFonts w:cs="Arial"/>
          <w:shd w:val="clear" w:color="auto" w:fill="FFFFFF"/>
        </w:rPr>
        <w:t>Desvantagem</w:t>
      </w:r>
      <w:bookmarkEnd w:id="12"/>
    </w:p>
    <w:p w:rsidR="001D1237" w:rsidRDefault="00B93915" w:rsidP="00B93915">
      <w:pPr>
        <w:spacing w:after="200"/>
        <w:ind w:firstLine="36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t>Desenvolver as desvantagens do d3js.</w:t>
      </w:r>
      <w:r w:rsidR="00CA2838">
        <w:rPr>
          <w:rStyle w:val="apple-converted-space"/>
          <w:rFonts w:cs="Arial"/>
          <w:shd w:val="clear" w:color="auto" w:fill="FFFFFF"/>
        </w:rPr>
        <w:t xml:space="preserve"> </w:t>
      </w:r>
    </w:p>
    <w:p w:rsidR="00CF756E" w:rsidRPr="00C10D53" w:rsidRDefault="001D1237" w:rsidP="00C10D53">
      <w:pPr>
        <w:pStyle w:val="Ttulo2"/>
        <w:rPr>
          <w:lang w:eastAsia="pt-BR"/>
        </w:rPr>
      </w:pPr>
      <w:bookmarkStart w:id="13" w:name="_Toc417409662"/>
      <w:r>
        <w:rPr>
          <w:lang w:eastAsia="pt-BR"/>
        </w:rPr>
        <w:t>Conceito de Big Data</w:t>
      </w:r>
      <w:bookmarkEnd w:id="13"/>
    </w:p>
    <w:p w:rsidR="001D1237" w:rsidRDefault="00AD6A76" w:rsidP="001D1237">
      <w:pPr>
        <w:pStyle w:val="Corpodetexto"/>
        <w:rPr>
          <w:rFonts w:cs="Arial"/>
        </w:rPr>
      </w:pPr>
      <w:r>
        <w:rPr>
          <w:rFonts w:cs="Arial"/>
        </w:rPr>
        <w:t>Segundo o infográfico publicado pela IBM</w:t>
      </w:r>
      <w:r w:rsidR="00527D1C">
        <w:rPr>
          <w:rFonts w:cs="Arial"/>
        </w:rPr>
        <w:t xml:space="preserve"> </w:t>
      </w:r>
      <w:r w:rsidR="00E22F23">
        <w:rPr>
          <w:rFonts w:cs="Arial"/>
        </w:rPr>
        <w:fldChar w:fldCharType="begin" w:fldLock="1"/>
      </w:r>
      <w:r w:rsidR="00BB4E30">
        <w:rPr>
          <w:rFonts w:cs="Arial"/>
        </w:rPr>
        <w:instrText>ADDIN CSL_CITATION { "citationItems" : [ { "id" : "ITEM-1", "itemData" : { "URL" : "http://www.ibm.com/midmarket/br/pt/infografico_bigdata.html", "accessed" : { "date-parts" : [ [ "2015", "4", "3" ] ] }, "id" : "ITEM-1", "issued" : { "date-parts" : [ [ "0" ] ] }, "title" : "Saiba o que \u00e9 o Big Data e os desafios que as empresas enfrentam", "type" : "webpage" }, "uris" : [ "http://www.mendeley.com/documents/?uuid=f73b6127-c0e0-4c6b-9693-6e714ba22d5a" ] } ], "mendeley" : { "formattedCitation" : "(\u201cSaiba o que \u00e9 o Big Data e os desafios que as empresas enfrentam\u201d, [s.d.])", "plainTextFormattedCitation" : "(\u201cSaiba o que \u00e9 o Big Data e os desafios que as empresas enfrentam\u201d, [s.d.])", "previouslyFormattedCitation" : "(\u201cSaiba o que \u00e9 o Big Data e os desafios que as empresas enfrentam\u201d, [s.d.])" }, "properties" : { "noteIndex" : 0 }, "schema" : "https://github.com/citation-style-language/schema/raw/master/csl-citation.json" }</w:instrText>
      </w:r>
      <w:r w:rsidR="00E22F23">
        <w:rPr>
          <w:rFonts w:cs="Arial"/>
        </w:rPr>
        <w:fldChar w:fldCharType="separate"/>
      </w:r>
      <w:r w:rsidR="00E22F23" w:rsidRPr="00E22F23">
        <w:rPr>
          <w:rFonts w:cs="Arial"/>
          <w:noProof/>
        </w:rPr>
        <w:t>(“Saiba o que é o Big Data e os desafios que as empresas enfrentam”, [s.d.])</w:t>
      </w:r>
      <w:r w:rsidR="00E22F23">
        <w:rPr>
          <w:rFonts w:cs="Arial"/>
        </w:rPr>
        <w:fldChar w:fldCharType="end"/>
      </w:r>
      <w:r w:rsidR="00E22F23">
        <w:rPr>
          <w:rFonts w:cs="Arial"/>
        </w:rPr>
        <w:t>,</w:t>
      </w:r>
      <w:r>
        <w:rPr>
          <w:rFonts w:cs="Arial"/>
        </w:rPr>
        <w:t xml:space="preserve"> </w:t>
      </w:r>
      <w:r w:rsidR="001D1237" w:rsidRPr="00842B60">
        <w:rPr>
          <w:rFonts w:cs="Arial"/>
          <w:i/>
        </w:rPr>
        <w:t>Big data</w:t>
      </w:r>
      <w:r w:rsidR="001D1237">
        <w:rPr>
          <w:rFonts w:cs="Arial"/>
        </w:rPr>
        <w:t xml:space="preserve"> é um termo utilizado para descrever grandes volumes de dados e que ganha cada vez mais relevância à medida que a sociedade se depara com um aumento sem precedentes no número de informações geradas a cada dia. As dificuldades em armazenar, analisar e utilizar grandes conjuntos de dados tem sido um considerável gargalo para as companhias. Os volumes de informação digital vêm aumentando consideravelmente, em 2011 </w:t>
      </w:r>
      <w:r w:rsidR="001D1237">
        <w:rPr>
          <w:rFonts w:cs="Arial"/>
        </w:rPr>
        <w:lastRenderedPageBreak/>
        <w:t xml:space="preserve">(1,7 </w:t>
      </w:r>
      <w:r w:rsidR="001D1237" w:rsidRPr="00DE1004">
        <w:rPr>
          <w:rFonts w:cs="Arial"/>
          <w:i/>
        </w:rPr>
        <w:t>zettabytes</w:t>
      </w:r>
      <w:r w:rsidR="00DE1004">
        <w:rPr>
          <w:rStyle w:val="Refdenotaderodap"/>
          <w:rFonts w:cs="Arial"/>
        </w:rPr>
        <w:footnoteReference w:id="9"/>
      </w:r>
      <w:r w:rsidR="001D1237">
        <w:rPr>
          <w:rFonts w:cs="Arial"/>
        </w:rPr>
        <w:t xml:space="preserve">), 2012 (2,7 </w:t>
      </w:r>
      <w:r w:rsidR="001D1237" w:rsidRPr="00DE1004">
        <w:rPr>
          <w:rFonts w:cs="Arial"/>
          <w:i/>
        </w:rPr>
        <w:t>zettabytes</w:t>
      </w:r>
      <w:r w:rsidR="001D1237">
        <w:rPr>
          <w:rFonts w:cs="Arial"/>
        </w:rPr>
        <w:t>) e em 2015</w:t>
      </w:r>
      <w:r w:rsidR="00527D1C">
        <w:rPr>
          <w:rFonts w:cs="Arial"/>
        </w:rPr>
        <w:t xml:space="preserve"> </w:t>
      </w:r>
      <w:r w:rsidR="001D1237">
        <w:rPr>
          <w:rFonts w:cs="Arial"/>
        </w:rPr>
        <w:t xml:space="preserve">(8 </w:t>
      </w:r>
      <w:r w:rsidR="001D1237" w:rsidRPr="00DE1004">
        <w:rPr>
          <w:rFonts w:cs="Arial"/>
          <w:i/>
        </w:rPr>
        <w:t>zettabytes</w:t>
      </w:r>
      <w:r w:rsidR="001D1237">
        <w:rPr>
          <w:rFonts w:cs="Arial"/>
        </w:rPr>
        <w:t xml:space="preserve">). </w:t>
      </w:r>
    </w:p>
    <w:p w:rsidR="00CF756E" w:rsidRPr="00C10D53" w:rsidRDefault="00CF756E" w:rsidP="00C10D53">
      <w:pPr>
        <w:pStyle w:val="Ttulo3"/>
        <w:rPr>
          <w:lang w:eastAsia="pt-BR"/>
        </w:rPr>
      </w:pPr>
      <w:bookmarkStart w:id="14" w:name="_Toc417409663"/>
      <w:r>
        <w:rPr>
          <w:lang w:eastAsia="pt-BR"/>
        </w:rPr>
        <w:t>Aplicações</w:t>
      </w:r>
      <w:bookmarkEnd w:id="14"/>
    </w:p>
    <w:p w:rsidR="001D1237" w:rsidRDefault="00E22F23" w:rsidP="00CF756E">
      <w:pPr>
        <w:pStyle w:val="Corpodetexto"/>
        <w:rPr>
          <w:rFonts w:cstheme="minorBidi"/>
          <w:lang w:eastAsia="pt-BR"/>
        </w:rPr>
      </w:pPr>
      <w:r w:rsidRPr="00CF756E">
        <w:rPr>
          <w:rFonts w:cs="Arial"/>
        </w:rPr>
        <w:t xml:space="preserve">Segundo o artigo </w:t>
      </w:r>
      <w:r w:rsidR="00BB4E30" w:rsidRPr="00CF756E">
        <w:rPr>
          <w:rFonts w:cs="Arial"/>
        </w:rPr>
        <w:fldChar w:fldCharType="begin" w:fldLock="1"/>
      </w:r>
      <w:r w:rsidR="00BB4E30" w:rsidRPr="00CF756E">
        <w:rPr>
          <w:rFonts w:cs="Arial"/>
        </w:rPr>
        <w:instrText>ADDIN CSL_CITATION { "citationItems" : [ { "id" : "ITEM-1", "itemData" : { "URL" : "http://itforum365.com.br/noticias/detalhe/3857/seis-cases-representativos-de-big-data-segundo-o-gartner", "accessed" : { "date-parts" : [ [ "2015", "4", "3" ] ] }, "author" : [ { "dropping-particle" : "", "family" : "Ferraz", "given" : "Karen", "non-dropping-particle" : "", "parse-names" : false, "suffix" : "" } ], "container-title" : "07/11/2013", "id" : "ITEM-1", "issued" : { "date-parts" : [ [ "0" ] ] }, "title" : "Seis cases representativos de Big Data, segundo o Gartner", "type" : "webpage" }, "uris" : [ "http://www.mendeley.com/documents/?uuid=2a3f2ff9-5f1e-4835-ba3b-ec686ad926cd" ] } ], "mendeley" : { "formattedCitation" : "(FERRAZ, [s.d.])", "plainTextFormattedCitation" : "(FERRAZ, [s.d.])", "previouslyFormattedCitation" : "(FERRAZ, [s.d.]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  <w:noProof/>
        </w:rPr>
        <w:t>(FERRAZ, [s.d.])</w:t>
      </w:r>
      <w:r w:rsidR="00BB4E30" w:rsidRPr="00CF756E">
        <w:rPr>
          <w:rFonts w:cs="Arial"/>
        </w:rPr>
        <w:fldChar w:fldCharType="end"/>
      </w:r>
      <w:r w:rsidR="00BB4E30" w:rsidRPr="00CF756E">
        <w:rPr>
          <w:rFonts w:cs="Arial"/>
        </w:rPr>
        <w:t>,</w:t>
      </w:r>
      <w:r w:rsidRPr="00CF756E">
        <w:rPr>
          <w:rFonts w:cs="Arial"/>
        </w:rPr>
        <w:t xml:space="preserve"> </w:t>
      </w:r>
      <w:r w:rsidR="00DD4E93">
        <w:rPr>
          <w:rFonts w:cs="Arial"/>
        </w:rPr>
        <w:t>e</w:t>
      </w:r>
      <w:r w:rsidR="001D1237" w:rsidRPr="00CF756E">
        <w:rPr>
          <w:rFonts w:cs="Arial"/>
        </w:rPr>
        <w:t>stu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realizado</w:t>
      </w:r>
      <w:r w:rsidR="00BB4E30" w:rsidRPr="00CF756E">
        <w:rPr>
          <w:rFonts w:cs="Arial"/>
        </w:rPr>
        <w:t>s</w:t>
      </w:r>
      <w:r w:rsidR="001D1237" w:rsidRPr="00CF756E">
        <w:rPr>
          <w:rFonts w:cs="Arial"/>
        </w:rPr>
        <w:t xml:space="preserve"> pelo Gartner  mostra</w:t>
      </w:r>
      <w:r w:rsidR="00BB4E30" w:rsidRPr="00CF756E">
        <w:rPr>
          <w:rFonts w:cs="Arial"/>
        </w:rPr>
        <w:t>m</w:t>
      </w:r>
      <w:r w:rsidR="001D1237" w:rsidRPr="00CF756E">
        <w:rPr>
          <w:rFonts w:cs="Arial"/>
        </w:rPr>
        <w:t xml:space="preserve"> que as principais aplicações do Big Data, estão voltadas para área do marketing e vendas, </w:t>
      </w:r>
      <w:r w:rsidR="00527D1C" w:rsidRPr="00CF756E">
        <w:rPr>
          <w:rFonts w:cs="Arial"/>
        </w:rPr>
        <w:t>desempenho operacional e financeiro</w:t>
      </w:r>
      <w:r w:rsidR="001D1237" w:rsidRPr="00CF756E">
        <w:rPr>
          <w:rFonts w:cs="Arial"/>
        </w:rPr>
        <w:t>, e inovação. O objetivo do estudo foi mostrar para os CIOs (Diretor de Tecnologia da Informação, fica responsável por toda a informática de uma empresa), como empresas internacionais estão fazendo o uso do Big Data e fazendo consequentemente crescer os valores de seus respectivos negócios.  Alguns exemplos foram citados, como o caso da empresa Danone dos Estados Unidos, realizou a pesquisa para conhecer sua demanda para vender o máximo de iogurte produzido assim evitando o desperdício.</w:t>
      </w:r>
    </w:p>
    <w:p w:rsidR="001D1237" w:rsidRPr="00AC52C0" w:rsidRDefault="0020451C" w:rsidP="00C10D53">
      <w:pPr>
        <w:pStyle w:val="Ttulo2"/>
        <w:rPr>
          <w:rFonts w:ascii="Times New Roman" w:eastAsia="Times New Roman" w:hAnsi="Times New Roman" w:cs="Times New Roman"/>
          <w:szCs w:val="24"/>
          <w:lang w:eastAsia="pt-BR"/>
        </w:rPr>
      </w:pPr>
      <w:bookmarkStart w:id="15" w:name="_Toc417409664"/>
      <w:r w:rsidRPr="00AC52C0">
        <w:rPr>
          <w:rFonts w:eastAsia="Times New Roman"/>
          <w:lang w:eastAsia="pt-BR"/>
        </w:rPr>
        <w:t>Tendências</w:t>
      </w:r>
      <w:r w:rsidR="001D1237" w:rsidRPr="00AC52C0">
        <w:rPr>
          <w:rFonts w:eastAsia="Times New Roman"/>
          <w:lang w:eastAsia="pt-BR"/>
        </w:rPr>
        <w:t xml:space="preserve"> para 2015 big data</w:t>
      </w:r>
      <w:bookmarkEnd w:id="15"/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De acordo no artigo publicado no portal terra com a opinião de Hu Yoshida</w:t>
      </w:r>
      <w:r w:rsidR="00527D1C">
        <w:rPr>
          <w:rFonts w:cs="Arial"/>
        </w:rPr>
        <w:t xml:space="preserve"> </w:t>
      </w:r>
      <w:r w:rsidR="00AC52C0" w:rsidRPr="00CF756E">
        <w:rPr>
          <w:rFonts w:cs="Arial"/>
        </w:rPr>
        <w:fldChar w:fldCharType="begin" w:fldLock="1"/>
      </w:r>
      <w:r w:rsidR="00AF7FD7">
        <w:rPr>
          <w:rFonts w:cs="Arial"/>
        </w:rPr>
        <w:instrText>ADDIN CSL_CITATION { "citationItems" : [ { "id" : "ITEM-1", "itemData" : { "URL" : "http://cio.com.br/opiniao/2014/12/29/tendencias-para-2015-big-data-internet-das-coisas-lagoas-de-dados-e-a-nuvem-hibrida/", "accessed" : { "date-parts" : [ [ "2015", "4", "3" ] ] }, "author" : [ { "dropping-particle" : "", "family" : "Yoshida", "given" : "Hu", "non-dropping-particle" : "", "parse-names" : false, "suffix" : "" } ], "container-title" : "29-12-2014", "id" : "ITEM-1", "issued" : { "date-parts" : [ [ "2014" ] ] }, "title" : "Tend\u00eancias para 2015: Big Data, Internet das Coisas, Lagoas de Dados e a Nuvem H\u00edbrida", "type" : "webpage" }, "uris" : [ "http://www.mendeley.com/documents/?uuid=d731643c-1df9-49c0-b043-e257a61140d3" ] } ], "mendeley" : { "formattedCitation" : "(YOSHIDA, 2014)", "plainTextFormattedCitation" : "(YOSHIDA, 2014)", "previouslyFormattedCitation" : "(YOSHIDA, 2014)" }, "properties" : { "noteIndex" : 0 }, "schema" : "https://github.com/citation-style-language/schema/raw/master/csl-citation.json" }</w:instrText>
      </w:r>
      <w:r w:rsidR="00AC52C0" w:rsidRPr="00CF756E">
        <w:rPr>
          <w:rFonts w:cs="Arial"/>
        </w:rPr>
        <w:fldChar w:fldCharType="separate"/>
      </w:r>
      <w:r w:rsidR="00AC52C0" w:rsidRPr="00CF756E">
        <w:rPr>
          <w:rFonts w:cs="Arial"/>
          <w:noProof/>
        </w:rPr>
        <w:t>(YOSHIDA, 2014)</w:t>
      </w:r>
      <w:r w:rsidR="00AC52C0" w:rsidRPr="00CF756E">
        <w:rPr>
          <w:rFonts w:cs="Arial"/>
        </w:rPr>
        <w:fldChar w:fldCharType="end"/>
      </w:r>
      <w:r w:rsidRPr="00CF756E">
        <w:rPr>
          <w:rFonts w:cs="Arial"/>
        </w:rPr>
        <w:t>, as principais tendências da TI para 2015 incluem Big Data e Internet das Coisas que são as tendências que ajudam a sustentar a Business Defined IT</w:t>
      </w:r>
      <w:r w:rsidR="00527D1C">
        <w:rPr>
          <w:rStyle w:val="Refdenotaderodap"/>
          <w:rFonts w:cs="Arial"/>
        </w:rPr>
        <w:footnoteReference w:id="10"/>
      </w:r>
      <w:r w:rsidRPr="00CF756E">
        <w:rPr>
          <w:rFonts w:cs="Arial"/>
        </w:rPr>
        <w:t>.</w:t>
      </w:r>
    </w:p>
    <w:p w:rsidR="001D1237" w:rsidRPr="00CF756E" w:rsidRDefault="00527D1C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</w:t>
      </w:r>
      <w:r w:rsidRPr="00430A67">
        <w:rPr>
          <w:rFonts w:cs="Arial"/>
          <w:i/>
        </w:rPr>
        <w:t>Internet Data Center</w:t>
      </w:r>
      <w:r w:rsidRPr="00527D1C">
        <w:rPr>
          <w:rFonts w:cs="Arial"/>
          <w:i/>
        </w:rPr>
        <w:t xml:space="preserve"> </w:t>
      </w:r>
      <w:r w:rsidR="001D1237" w:rsidRPr="00CF756E">
        <w:rPr>
          <w:rFonts w:cs="Arial"/>
        </w:rPr>
        <w:t xml:space="preserve">previu que o </w:t>
      </w:r>
      <w:r w:rsidR="00430A67">
        <w:rPr>
          <w:rFonts w:cs="Arial"/>
          <w:i/>
        </w:rPr>
        <w:t>B</w:t>
      </w:r>
      <w:r w:rsidR="001D1237" w:rsidRPr="00430A67">
        <w:rPr>
          <w:rFonts w:cs="Arial"/>
          <w:i/>
        </w:rPr>
        <w:t>ig data</w:t>
      </w:r>
      <w:r w:rsidR="001D1237" w:rsidRPr="00CF756E">
        <w:rPr>
          <w:rFonts w:cs="Arial"/>
        </w:rPr>
        <w:t xml:space="preserve"> irá crescer a uma taxa de 27% CAGR até a cifra de 32,4 bilhões de dólares até 2017, </w:t>
      </w:r>
      <w:r w:rsidR="001B7DDA">
        <w:rPr>
          <w:rFonts w:cs="Arial"/>
        </w:rPr>
        <w:t>semelhante</w:t>
      </w:r>
      <w:r w:rsidR="001D1237" w:rsidRPr="00CF756E">
        <w:rPr>
          <w:rFonts w:cs="Arial"/>
        </w:rPr>
        <w:t xml:space="preserve"> </w:t>
      </w:r>
      <w:r w:rsidR="001B7DDA">
        <w:rPr>
          <w:rFonts w:cs="Arial"/>
        </w:rPr>
        <w:t>as</w:t>
      </w:r>
      <w:r w:rsidR="001D1237" w:rsidRPr="00CF756E">
        <w:rPr>
          <w:rFonts w:cs="Arial"/>
        </w:rPr>
        <w:t xml:space="preserve"> vezes </w:t>
      </w:r>
      <w:r w:rsidR="001B7DDA">
        <w:rPr>
          <w:rFonts w:cs="Arial"/>
        </w:rPr>
        <w:t>que a</w:t>
      </w:r>
      <w:r w:rsidR="001D1237" w:rsidRPr="00CF756E">
        <w:rPr>
          <w:rFonts w:cs="Arial"/>
        </w:rPr>
        <w:t xml:space="preserve"> taxa de crescimento geral do mercado de tecnologia da informação e a comunicação. Outros analistas, como Wikibon, estão ainda mais otimistas, prevendo receitas de 53,4 bilhões de dólares até 2017, á medida que novos negócios comecem a amealhar os benefícios reais da analítica do Big Data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Em 2015, continuaremos a ver um crescimento</w:t>
      </w:r>
      <w:r w:rsidR="005D0106" w:rsidRPr="00CF756E">
        <w:rPr>
          <w:rFonts w:cs="Arial"/>
        </w:rPr>
        <w:t xml:space="preserve"> </w:t>
      </w:r>
      <w:r w:rsidRPr="00CF756E">
        <w:rPr>
          <w:rFonts w:cs="Arial"/>
        </w:rPr>
        <w:t xml:space="preserve">sólido de ferramentas de analítica do </w:t>
      </w:r>
      <w:r w:rsidRPr="006C72E9">
        <w:rPr>
          <w:rFonts w:cs="Arial"/>
          <w:i/>
        </w:rPr>
        <w:t>Big Data</w:t>
      </w:r>
      <w:r w:rsidRPr="00CF756E">
        <w:rPr>
          <w:rFonts w:cs="Arial"/>
        </w:rPr>
        <w:t xml:space="preserve"> tais como a </w:t>
      </w:r>
      <w:r w:rsidRPr="006C72E9">
        <w:rPr>
          <w:rFonts w:cs="Arial"/>
          <w:i/>
        </w:rPr>
        <w:t>SAP HANA</w:t>
      </w:r>
      <w:r w:rsidR="00BD6AA8">
        <w:rPr>
          <w:rStyle w:val="Refdenotaderodap"/>
          <w:rFonts w:cs="Arial"/>
        </w:rPr>
        <w:footnoteReference w:id="11"/>
      </w:r>
      <w:r w:rsidRPr="00CF756E">
        <w:rPr>
          <w:rFonts w:cs="Arial"/>
        </w:rPr>
        <w:t xml:space="preserve"> e </w:t>
      </w:r>
      <w:r w:rsidRPr="006C72E9">
        <w:rPr>
          <w:rFonts w:cs="Arial"/>
          <w:i/>
        </w:rPr>
        <w:t>Hadoop</w:t>
      </w:r>
      <w:r w:rsidR="006C72E9">
        <w:rPr>
          <w:rStyle w:val="Refdenotaderodap"/>
          <w:rFonts w:cs="Arial"/>
        </w:rPr>
        <w:footnoteReference w:id="12"/>
      </w:r>
      <w:r w:rsidRPr="00CF756E">
        <w:rPr>
          <w:rFonts w:cs="Arial"/>
        </w:rPr>
        <w:t>, que são capazes de compilar resultados em questão de minutos ou horas em vez de dias. Plataformas pr</w:t>
      </w:r>
      <w:r w:rsidR="009F0EF7">
        <w:rPr>
          <w:rFonts w:cs="Arial"/>
        </w:rPr>
        <w:t>é-</w:t>
      </w:r>
      <w:r w:rsidRPr="00CF756E">
        <w:rPr>
          <w:rFonts w:cs="Arial"/>
        </w:rPr>
        <w:t xml:space="preserve">configuradas convergentes e </w:t>
      </w:r>
      <w:r w:rsidR="00E52C33" w:rsidRPr="00E52C33">
        <w:rPr>
          <w:rFonts w:cs="Arial"/>
        </w:rPr>
        <w:t>hiper convergentes</w:t>
      </w:r>
      <w:r w:rsidRPr="00CF756E">
        <w:rPr>
          <w:rFonts w:cs="Arial"/>
        </w:rPr>
        <w:t xml:space="preserve"> irão acelerar a implementação das aplicações de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>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Enquanto o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 xml:space="preserve"> de hoje em dia tem a ver mais com dados de negócios </w:t>
      </w:r>
      <w:r w:rsidRPr="00CF756E">
        <w:rPr>
          <w:rFonts w:cs="Arial"/>
        </w:rPr>
        <w:lastRenderedPageBreak/>
        <w:t xml:space="preserve">unidos ás opiniões nas redes sociais, o </w:t>
      </w:r>
      <w:r w:rsidRPr="00FD0D79">
        <w:rPr>
          <w:rFonts w:cs="Arial"/>
          <w:i/>
        </w:rPr>
        <w:t>Big Data</w:t>
      </w:r>
      <w:r w:rsidRPr="00CF756E">
        <w:rPr>
          <w:rFonts w:cs="Arial"/>
        </w:rPr>
        <w:t xml:space="preserve"> de amanhã terá mais a ver com a Internet das Coisas, potencializando a comunicação entre máquinas, o que terá um impacto maior em nossas vidas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 Internet das Coisas irá auxili</w:t>
      </w:r>
      <w:r w:rsidR="00CC4C7C">
        <w:rPr>
          <w:rFonts w:cs="Arial"/>
        </w:rPr>
        <w:t xml:space="preserve">ar na solução de problemas como: </w:t>
      </w:r>
      <w:r w:rsidRPr="00CF756E">
        <w:rPr>
          <w:rFonts w:cs="Arial"/>
        </w:rPr>
        <w:t xml:space="preserve">transporte, energia, cidades inteligentes, segurança pública, ciências da vida, baseada na tecnologia da informação. O novo mundo da Internet das </w:t>
      </w:r>
      <w:r w:rsidR="00AB1155">
        <w:rPr>
          <w:rFonts w:cs="Arial"/>
        </w:rPr>
        <w:t xml:space="preserve">Coisas </w:t>
      </w:r>
      <w:r w:rsidRPr="00CF756E">
        <w:rPr>
          <w:rFonts w:cs="Arial"/>
        </w:rPr>
        <w:t>irá criar uma explosão de novas informações que poderá ser usada para criar um mundo melhor.</w:t>
      </w:r>
    </w:p>
    <w:p w:rsidR="001D1237" w:rsidRPr="00CF756E" w:rsidRDefault="001D1237" w:rsidP="00CF756E">
      <w:pPr>
        <w:pStyle w:val="Corpodetexto"/>
        <w:rPr>
          <w:rFonts w:cs="Arial"/>
        </w:rPr>
      </w:pPr>
      <w:r w:rsidRPr="00CF756E">
        <w:rPr>
          <w:rFonts w:cs="Arial"/>
        </w:rPr>
        <w:t>Análises de lotes serão substituídas por análises de streaming de dados para proporcionar análise em tempo real de dados de sensores, e mais inteligência será incorporada e</w:t>
      </w:r>
      <w:r w:rsidR="003B1C2D">
        <w:rPr>
          <w:rFonts w:cs="Arial"/>
        </w:rPr>
        <w:t xml:space="preserve">m </w:t>
      </w:r>
      <w:r w:rsidRPr="00CF756E">
        <w:rPr>
          <w:rFonts w:cs="Arial"/>
        </w:rPr>
        <w:t>gestores de borda. Aplicações construídas em torno da Internet das Coisas serão apresentadas por empresas especializadas em análise de sensores e verticais, como segurança e saúde. Em 2015, as empresas de T</w:t>
      </w:r>
      <w:r w:rsidR="004B4569">
        <w:rPr>
          <w:rFonts w:cs="Arial"/>
        </w:rPr>
        <w:t xml:space="preserve">ecnologia da </w:t>
      </w:r>
      <w:r w:rsidRPr="00CF756E">
        <w:rPr>
          <w:rFonts w:cs="Arial"/>
        </w:rPr>
        <w:t>I</w:t>
      </w:r>
      <w:r w:rsidR="004B4569">
        <w:rPr>
          <w:rFonts w:cs="Arial"/>
        </w:rPr>
        <w:t>nformação</w:t>
      </w:r>
      <w:r w:rsidRPr="00CF756E">
        <w:rPr>
          <w:rFonts w:cs="Arial"/>
        </w:rPr>
        <w:t xml:space="preserve"> entrarão em parcerias com empresas de infraestrutura social para concretizar o potencial de um mundo de Internet das Coisas.</w:t>
      </w:r>
    </w:p>
    <w:p w:rsidR="001D1237" w:rsidRDefault="001D1237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A </w:t>
      </w:r>
      <w:r w:rsidRPr="004B4569">
        <w:rPr>
          <w:rFonts w:cs="Arial"/>
          <w:i/>
        </w:rPr>
        <w:t>Hitachi Data Systems</w:t>
      </w:r>
      <w:r w:rsidRPr="00CF756E">
        <w:rPr>
          <w:rFonts w:cs="Arial"/>
        </w:rPr>
        <w:t xml:space="preserve"> já começou a caminhar nessa direção, fazendo parcerias com outras divisões da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. Por exemplo, a HDS é parceira da Clarion, uma empresa membro do Grupo </w:t>
      </w:r>
      <w:r w:rsidRPr="004B4569">
        <w:rPr>
          <w:rFonts w:cs="Arial"/>
          <w:i/>
        </w:rPr>
        <w:t>Hitachi</w:t>
      </w:r>
      <w:r w:rsidRPr="00CF756E">
        <w:rPr>
          <w:rFonts w:cs="Arial"/>
        </w:rPr>
        <w:t xml:space="preserve"> em um Provedor de Soluções de Informações </w:t>
      </w:r>
      <w:r w:rsidRPr="004B4569">
        <w:rPr>
          <w:rFonts w:cs="Arial"/>
          <w:i/>
        </w:rPr>
        <w:t>In-vehicle</w:t>
      </w:r>
      <w:r w:rsidRPr="00CF756E">
        <w:rPr>
          <w:rFonts w:cs="Arial"/>
        </w:rPr>
        <w:t xml:space="preserve">. Esta colaboração trará aos motoristas, companhias de seguros e manufatura </w:t>
      </w:r>
      <w:r w:rsidRPr="004B4569">
        <w:rPr>
          <w:rFonts w:cs="Arial"/>
          <w:i/>
        </w:rPr>
        <w:t>insights</w:t>
      </w:r>
      <w:r w:rsidRPr="00CF756E">
        <w:rPr>
          <w:rFonts w:cs="Arial"/>
        </w:rPr>
        <w:t xml:space="preserve"> úteis que levarão a um desempenho e segurança automotivas aprimoradas, aumentando o valor em todo o mercado crescente que atende a carros conectados.</w:t>
      </w:r>
    </w:p>
    <w:p w:rsidR="00A709BD" w:rsidRPr="00C10D53" w:rsidRDefault="00C10D53" w:rsidP="00C10D53">
      <w:pPr>
        <w:pStyle w:val="Ttulo2"/>
        <w:rPr>
          <w:rFonts w:eastAsia="Times New Roman"/>
          <w:lang w:eastAsia="pt-BR"/>
        </w:rPr>
      </w:pPr>
      <w:bookmarkStart w:id="16" w:name="_Toc417409665"/>
      <w:r>
        <w:rPr>
          <w:rFonts w:eastAsia="Times New Roman"/>
          <w:lang w:eastAsia="pt-BR"/>
        </w:rPr>
        <w:t>Arquivos em nuvem</w:t>
      </w:r>
      <w:bookmarkEnd w:id="16"/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Segundo o artigo publicado </w:t>
      </w:r>
      <w:r w:rsidR="00BB4E30" w:rsidRPr="00CF756E">
        <w:rPr>
          <w:rFonts w:cs="Arial"/>
        </w:rPr>
        <w:fldChar w:fldCharType="begin" w:fldLock="1"/>
      </w:r>
      <w:r w:rsidR="003460CA" w:rsidRPr="00CF756E">
        <w:rPr>
          <w:rFonts w:cs="Arial"/>
        </w:rPr>
        <w:instrText>ADDIN CSL_CITATION { "citationItems" : [ { "id" : "ITEM-1", "itemData" : { "URL" : "http://www.oficinadanet.com.br/artigo/923/computacao_nas_nuvens", "accessed" : { "date-parts" : [ [ "2015", "4", "3" ] ] }, "author" : [ { "dropping-particle" : "", "family" : "M\u00fcller", "given" : "N\u00edcolas", "non-dropping-particle" : "", "parse-names" : false, "suffix" : "" } ], "container-title" : "07/05/2008", "id" : "ITEM-1", "issued" : { "date-parts" : [ [ "2008" ] ] }, "title" : "O que \u00e9 computa\u00e7\u00e3o nas nuvens (cloud computing)?", "type" : "webpage" }, "uris" : [ "http://www.mendeley.com/documents/?uuid=f75ec0c7-de37-4bcd-ac8f-cdbe2c350644" ] } ], "mendeley" : { "formattedCitation" : "(M\u00dcLLER, 2008)", "plainTextFormattedCitation" : "(M\u00dcLLER, 2008)", "previouslyFormattedCitation" : "(M\u00dcLLER, 2008)" }, "properties" : { "noteIndex" : 0 }, "schema" : "https://github.com/citation-style-language/schema/raw/master/csl-citation.json" }</w:instrText>
      </w:r>
      <w:r w:rsidR="00BB4E30" w:rsidRPr="00CF756E">
        <w:rPr>
          <w:rFonts w:cs="Arial"/>
        </w:rPr>
        <w:fldChar w:fldCharType="separate"/>
      </w:r>
      <w:r w:rsidR="00BB4E30" w:rsidRPr="00CF756E">
        <w:rPr>
          <w:rFonts w:cs="Arial"/>
          <w:noProof/>
        </w:rPr>
        <w:t>(MÜLLER, 2008)</w:t>
      </w:r>
      <w:r w:rsidR="00BB4E30" w:rsidRPr="00CF756E">
        <w:rPr>
          <w:rFonts w:cs="Arial"/>
        </w:rPr>
        <w:fldChar w:fldCharType="end"/>
      </w:r>
      <w:r w:rsidRPr="00CF756E">
        <w:rPr>
          <w:rFonts w:cs="Arial"/>
        </w:rPr>
        <w:t xml:space="preserve"> a </w:t>
      </w:r>
      <w:r w:rsidR="00CF5F6C">
        <w:rPr>
          <w:rFonts w:cs="Arial"/>
        </w:rPr>
        <w:t>tendência do momento é o termo “</w:t>
      </w:r>
      <w:r w:rsidRPr="00CF756E">
        <w:rPr>
          <w:rFonts w:cs="Arial"/>
        </w:rPr>
        <w:t>computação nas nuvens</w:t>
      </w:r>
      <w:r w:rsidR="00CF5F6C">
        <w:rPr>
          <w:rFonts w:cs="Arial"/>
        </w:rPr>
        <w:t>”.</w:t>
      </w:r>
      <w:r w:rsidRPr="00CF756E">
        <w:rPr>
          <w:rFonts w:cs="Arial"/>
        </w:rPr>
        <w:t xml:space="preserve"> Este termo surgiu pelo fato de a computação estar mudando de rumo, hoje você não vê mais como antigamente aquela vontade imensa de comprar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>Como sabemos, a g</w:t>
      </w:r>
      <w:r w:rsidR="00CF5F6C">
        <w:rPr>
          <w:rFonts w:cs="Arial"/>
        </w:rPr>
        <w:t xml:space="preserve">rande tendência do momento é a </w:t>
      </w:r>
      <w:r w:rsidRPr="00CF756E">
        <w:rPr>
          <w:rFonts w:cs="Arial"/>
        </w:rPr>
        <w:t xml:space="preserve">computação em nuvem, originada do termo em inglês, </w:t>
      </w:r>
      <w:r w:rsidRPr="00CF5F6C">
        <w:rPr>
          <w:rFonts w:cs="Arial"/>
          <w:i/>
        </w:rPr>
        <w:t>cloud computing</w:t>
      </w:r>
      <w:r w:rsidRPr="00CF756E">
        <w:rPr>
          <w:rFonts w:cs="Arial"/>
        </w:rPr>
        <w:t xml:space="preserve">. Este termo surgiu em virtude da nova situação do homem moderno, antigamente era necessário um super e grande computador para desenvolver o trabalho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fácil, ao mais complexo, hoje, o que as pessoas estão realmente em busca é de mobilidade, portabilidade e isso, com a chegada de vários aparelhos, como </w:t>
      </w:r>
      <w:r w:rsidRPr="003D16EF">
        <w:rPr>
          <w:rFonts w:cs="Arial"/>
          <w:i/>
        </w:rPr>
        <w:t>smartphones</w:t>
      </w:r>
      <w:r w:rsidRPr="00CF756E">
        <w:rPr>
          <w:rFonts w:cs="Arial"/>
        </w:rPr>
        <w:t xml:space="preserve">, </w:t>
      </w:r>
      <w:r w:rsidRPr="003D16EF">
        <w:rPr>
          <w:rFonts w:cs="Arial"/>
          <w:i/>
        </w:rPr>
        <w:t>tablets</w:t>
      </w:r>
      <w:r w:rsidRPr="00CF756E">
        <w:rPr>
          <w:rFonts w:cs="Arial"/>
        </w:rPr>
        <w:t xml:space="preserve"> e </w:t>
      </w:r>
      <w:r w:rsidRPr="003D16EF">
        <w:rPr>
          <w:rFonts w:cs="Arial"/>
          <w:i/>
        </w:rPr>
        <w:t>netbooks</w:t>
      </w:r>
      <w:r w:rsidRPr="00CF756E">
        <w:rPr>
          <w:rFonts w:cs="Arial"/>
        </w:rPr>
        <w:t>, já é possível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A computação na nuvem veio para ficar, oferece comodidade </w:t>
      </w:r>
      <w:r w:rsidR="006D3594">
        <w:rPr>
          <w:rFonts w:cs="Arial"/>
        </w:rPr>
        <w:t>aos</w:t>
      </w:r>
      <w:r w:rsidRPr="00CF756E">
        <w:rPr>
          <w:rFonts w:cs="Arial"/>
        </w:rPr>
        <w:t xml:space="preserve"> seus </w:t>
      </w:r>
      <w:r w:rsidRPr="00CF756E">
        <w:rPr>
          <w:rFonts w:cs="Arial"/>
        </w:rPr>
        <w:lastRenderedPageBreak/>
        <w:t>usuários, como também praticidade e independência de um aparelho visto como grande.</w:t>
      </w:r>
    </w:p>
    <w:p w:rsidR="00326B73" w:rsidRPr="00CF756E" w:rsidRDefault="00326B73" w:rsidP="00CF756E">
      <w:pPr>
        <w:pStyle w:val="Corpodetexto"/>
        <w:rPr>
          <w:rFonts w:cs="Arial"/>
        </w:rPr>
      </w:pPr>
      <w:r w:rsidRPr="00CF756E">
        <w:rPr>
          <w:rFonts w:cs="Arial"/>
        </w:rPr>
        <w:t xml:space="preserve">Deste modo, os </w:t>
      </w:r>
      <w:r w:rsidR="00EE2EEE" w:rsidRPr="00CF756E">
        <w:rPr>
          <w:rFonts w:cs="Arial"/>
        </w:rPr>
        <w:t>supercomputadores</w:t>
      </w:r>
      <w:r w:rsidRPr="00CF756E">
        <w:rPr>
          <w:rFonts w:cs="Arial"/>
        </w:rPr>
        <w:t xml:space="preserve"> serão usados somente por aqueles que realmente os precisam, o que não é o caso da maioria das pessoas. O mundo está informatizado e conectado, a atenção está voltada ao que há de mais prático e veloz. Com a computação em nuvem, tudo isso é </w:t>
      </w:r>
      <w:r w:rsidR="00EE2EEE" w:rsidRPr="00CF756E">
        <w:rPr>
          <w:rFonts w:cs="Arial"/>
        </w:rPr>
        <w:t>possível:</w:t>
      </w:r>
      <w:r w:rsidRPr="00CF756E">
        <w:rPr>
          <w:rFonts w:cs="Arial"/>
        </w:rPr>
        <w:t xml:space="preserve"> versatilidade, segurança, rapidez, disponibilidade e muito mais.</w:t>
      </w:r>
    </w:p>
    <w:p w:rsidR="00326B73" w:rsidRPr="00326B73" w:rsidRDefault="00326B73" w:rsidP="00CF756E">
      <w:pPr>
        <w:pStyle w:val="Corpodetexto"/>
        <w:rPr>
          <w:rFonts w:eastAsia="Times New Roman" w:cs="Arial"/>
          <w:bCs/>
          <w:color w:val="000000"/>
          <w:sz w:val="23"/>
          <w:szCs w:val="23"/>
          <w:lang w:eastAsia="pt-BR"/>
        </w:rPr>
      </w:pPr>
      <w:r w:rsidRPr="00CF756E">
        <w:rPr>
          <w:rFonts w:cs="Arial"/>
        </w:rPr>
        <w:t xml:space="preserve">Os usuários têm a possibilidade de acessar os seus arquivos pessoais de qualquer lugar e também com qualquer instrumento que tenha internet, não é </w:t>
      </w:r>
      <w:r w:rsidR="006D3594">
        <w:rPr>
          <w:rFonts w:cs="Arial"/>
        </w:rPr>
        <w:t>mais</w:t>
      </w:r>
      <w:r w:rsidRPr="00CF756E">
        <w:rPr>
          <w:rFonts w:cs="Arial"/>
        </w:rPr>
        <w:t xml:space="preserve"> necessário arquivar fotos, músicas, documentos e até ferramentas em objetos físicos, como CDs, </w:t>
      </w:r>
      <w:r w:rsidRPr="003D16EF">
        <w:rPr>
          <w:rFonts w:cs="Arial"/>
          <w:i/>
        </w:rPr>
        <w:t>pendrives</w:t>
      </w:r>
      <w:r w:rsidRPr="00CF756E">
        <w:rPr>
          <w:rFonts w:cs="Arial"/>
        </w:rPr>
        <w:t>, entre outros; agora tudo acontece em tempo real é só acessar e pronto, seus mais variados arquivos estão salvos na nuvem.</w:t>
      </w:r>
    </w:p>
    <w:p w:rsidR="00AC52C0" w:rsidRDefault="00AC52C0">
      <w:pPr>
        <w:spacing w:after="200"/>
        <w:rPr>
          <w:rStyle w:val="apple-converted-space"/>
          <w:rFonts w:eastAsiaTheme="majorEastAsia" w:cs="Arial"/>
          <w:b/>
          <w:bCs/>
          <w:caps/>
          <w:color w:val="000000" w:themeColor="text1"/>
          <w:sz w:val="28"/>
          <w:szCs w:val="28"/>
          <w:shd w:val="clear" w:color="auto" w:fill="FFFFFF"/>
        </w:rPr>
      </w:pPr>
      <w:r>
        <w:rPr>
          <w:rStyle w:val="apple-converted-space"/>
          <w:rFonts w:cs="Arial"/>
          <w:shd w:val="clear" w:color="auto" w:fill="FFFFFF"/>
        </w:rPr>
        <w:br w:type="page"/>
      </w:r>
    </w:p>
    <w:p w:rsidR="00AC102D" w:rsidRDefault="00AC102D" w:rsidP="00AC102D">
      <w:pPr>
        <w:pStyle w:val="Ttulo1"/>
        <w:rPr>
          <w:rStyle w:val="apple-converted-space"/>
          <w:rFonts w:cs="Arial"/>
          <w:b w:val="0"/>
          <w:bCs w:val="0"/>
          <w:caps w:val="0"/>
          <w:shd w:val="clear" w:color="auto" w:fill="FFFFFF"/>
        </w:rPr>
      </w:pPr>
      <w:bookmarkStart w:id="17" w:name="_Toc417409666"/>
      <w:r>
        <w:rPr>
          <w:rStyle w:val="apple-converted-space"/>
          <w:rFonts w:cs="Arial"/>
          <w:shd w:val="clear" w:color="auto" w:fill="FFFFFF"/>
        </w:rPr>
        <w:lastRenderedPageBreak/>
        <w:t>Conclusão</w:t>
      </w:r>
      <w:bookmarkEnd w:id="17"/>
      <w:r>
        <w:rPr>
          <w:rStyle w:val="apple-converted-space"/>
          <w:rFonts w:cs="Arial"/>
          <w:shd w:val="clear" w:color="auto" w:fill="FFFFFF"/>
        </w:rPr>
        <w:br w:type="page"/>
      </w:r>
    </w:p>
    <w:p w:rsidR="00266C84" w:rsidRPr="0006613A" w:rsidRDefault="005D0106" w:rsidP="00B0166A">
      <w:pPr>
        <w:pStyle w:val="Ttulo1"/>
        <w:numPr>
          <w:ilvl w:val="0"/>
          <w:numId w:val="0"/>
        </w:numPr>
        <w:rPr>
          <w:rStyle w:val="apple-converted-space"/>
          <w:rFonts w:cs="Arial"/>
          <w:b w:val="0"/>
          <w:shd w:val="clear" w:color="auto" w:fill="FFFFFF"/>
        </w:rPr>
      </w:pPr>
      <w:bookmarkStart w:id="18" w:name="_Toc417409667"/>
      <w:r>
        <w:rPr>
          <w:rStyle w:val="apple-converted-space"/>
          <w:rFonts w:cs="Arial"/>
          <w:shd w:val="clear" w:color="auto" w:fill="FFFFFF"/>
        </w:rPr>
        <w:lastRenderedPageBreak/>
        <w:t>REFERê</w:t>
      </w:r>
      <w:r w:rsidR="00276129" w:rsidRPr="0006613A">
        <w:rPr>
          <w:rStyle w:val="apple-converted-space"/>
          <w:rFonts w:cs="Arial"/>
          <w:shd w:val="clear" w:color="auto" w:fill="FFFFFF"/>
        </w:rPr>
        <w:t>NCIAS</w:t>
      </w:r>
      <w:bookmarkEnd w:id="18"/>
    </w:p>
    <w:p w:rsidR="00886E52" w:rsidRPr="00886E52" w:rsidRDefault="00545460">
      <w:pPr>
        <w:pStyle w:val="NormalWeb"/>
        <w:divId w:val="1704865062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="00886E52" w:rsidRPr="00886E52">
        <w:rPr>
          <w:rFonts w:ascii="Arial" w:hAnsi="Arial" w:cs="Arial"/>
          <w:noProof/>
        </w:rPr>
        <w:t xml:space="preserve">BOSTOCK, M. </w:t>
      </w:r>
      <w:r w:rsidR="00886E52" w:rsidRPr="00886E52">
        <w:rPr>
          <w:rFonts w:ascii="Arial" w:hAnsi="Arial" w:cs="Arial"/>
          <w:b/>
          <w:bCs/>
          <w:noProof/>
        </w:rPr>
        <w:t>Data-Driven Documents</w:t>
      </w:r>
      <w:r w:rsidR="00886E52" w:rsidRPr="00886E52">
        <w:rPr>
          <w:rFonts w:ascii="Arial" w:hAnsi="Arial" w:cs="Arial"/>
          <w:noProof/>
        </w:rPr>
        <w:t xml:space="preserve">. Disponível em: &lt;http://d3js.org/&gt;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Desafios do Big Data. </w:t>
      </w:r>
      <w:r w:rsidRPr="00886E52">
        <w:rPr>
          <w:rFonts w:ascii="Arial" w:hAnsi="Arial" w:cs="Arial"/>
          <w:b/>
          <w:bCs/>
          <w:noProof/>
        </w:rPr>
        <w:t>Ciência Hoje</w:t>
      </w:r>
      <w:r w:rsidRPr="00886E52">
        <w:rPr>
          <w:rFonts w:ascii="Arial" w:hAnsi="Arial" w:cs="Arial"/>
          <w:noProof/>
        </w:rPr>
        <w:t xml:space="preserve">, p. 6, 2013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Document Object Model (DOM)</w:t>
      </w:r>
      <w:r w:rsidRPr="00886E52">
        <w:rPr>
          <w:rFonts w:ascii="Arial" w:hAnsi="Arial" w:cs="Arial"/>
          <w:noProof/>
        </w:rPr>
        <w:t xml:space="preserve">. Disponível em: &lt;http://www.w3.org/DOM/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FAYAD, M.; SCHMIDT, D. C. Frameworks de aplicações orientado a objetos. v. 40, 1997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FERRAZ, K. </w:t>
      </w:r>
      <w:r w:rsidRPr="00886E52">
        <w:rPr>
          <w:rFonts w:ascii="Arial" w:hAnsi="Arial" w:cs="Arial"/>
          <w:b/>
          <w:bCs/>
          <w:noProof/>
        </w:rPr>
        <w:t>Seis cases representativos de Big Data, segundo o Gartner</w:t>
      </w:r>
      <w:r w:rsidRPr="00886E52">
        <w:rPr>
          <w:rFonts w:ascii="Arial" w:hAnsi="Arial" w:cs="Arial"/>
          <w:noProof/>
        </w:rPr>
        <w:t xml:space="preserve">. Disponível em: &lt;http://itforum365.com.br/noticias/detalhe/3857/seis-cases-representativos-de-big-data-segundo-o-gartner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KAUFMAN, S. </w:t>
      </w:r>
      <w:r w:rsidRPr="00886E52">
        <w:rPr>
          <w:rFonts w:ascii="Arial" w:hAnsi="Arial" w:cs="Arial"/>
          <w:b/>
          <w:bCs/>
          <w:noProof/>
        </w:rPr>
        <w:t>Livro Aprenda em 21 dias programação</w:t>
      </w:r>
      <w:r w:rsidRPr="00886E52">
        <w:rPr>
          <w:rFonts w:ascii="Arial" w:hAnsi="Arial" w:cs="Arial"/>
          <w:noProof/>
        </w:rPr>
        <w:t xml:space="preserve">. Rio de Janeiro: [s.n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Matplotlib</w:t>
      </w:r>
      <w:r w:rsidRPr="00886E52">
        <w:rPr>
          <w:rFonts w:ascii="Arial" w:hAnsi="Arial" w:cs="Arial"/>
          <w:noProof/>
        </w:rPr>
        <w:t xml:space="preserve">. Disponível em: &lt;http://matplotlib.org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AXWELL. PUC –Rio Certificação Digital N° 0410823/CA. [s.d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ULLER, N. Framework, o que é e para que serve? 2008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ÜLLER, N. </w:t>
      </w:r>
      <w:r w:rsidRPr="00886E52">
        <w:rPr>
          <w:rFonts w:ascii="Arial" w:hAnsi="Arial" w:cs="Arial"/>
          <w:b/>
          <w:bCs/>
          <w:noProof/>
        </w:rPr>
        <w:t>O que é computação nas nuvens (cloud computing)?</w:t>
      </w:r>
      <w:r w:rsidRPr="00886E52">
        <w:rPr>
          <w:rFonts w:ascii="Arial" w:hAnsi="Arial" w:cs="Arial"/>
          <w:noProof/>
        </w:rPr>
        <w:t xml:space="preserve"> Disponível em: &lt;http://www.oficinadanet.com.br/artigo/923/computacao_nas_nuvens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MURRAY, S. </w:t>
      </w:r>
      <w:r w:rsidRPr="00886E52">
        <w:rPr>
          <w:rFonts w:ascii="Arial" w:hAnsi="Arial" w:cs="Arial"/>
          <w:b/>
          <w:bCs/>
          <w:noProof/>
        </w:rPr>
        <w:t>Data-Driven Documents, Defined</w:t>
      </w:r>
      <w:r w:rsidRPr="00886E52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PEREIRA, A. </w:t>
      </w:r>
      <w:r w:rsidRPr="00886E52">
        <w:rPr>
          <w:rFonts w:ascii="Arial" w:hAnsi="Arial" w:cs="Arial"/>
          <w:b/>
          <w:bCs/>
          <w:noProof/>
        </w:rPr>
        <w:t>A origem do CSS, um pouco da história. Leia mais em: A origem do CSS, um pouco da história.</w:t>
      </w:r>
      <w:r w:rsidRPr="00886E52">
        <w:rPr>
          <w:rFonts w:ascii="Arial" w:hAnsi="Arial" w:cs="Arial"/>
          <w:noProof/>
        </w:rPr>
        <w:t xml:space="preserve"> Disponível em: &lt;http://www.devmedia.com.br/a-origem-do-css-um-pouco-da-historia/15195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PRESS, G. </w:t>
      </w:r>
      <w:r w:rsidRPr="00886E52">
        <w:rPr>
          <w:rFonts w:ascii="Arial" w:hAnsi="Arial" w:cs="Arial"/>
          <w:b/>
          <w:bCs/>
          <w:noProof/>
        </w:rPr>
        <w:t>A Very Short History Of Big Data</w:t>
      </w:r>
      <w:r w:rsidRPr="00886E52">
        <w:rPr>
          <w:rFonts w:ascii="Arial" w:hAnsi="Arial" w:cs="Arial"/>
          <w:noProof/>
        </w:rPr>
        <w:t xml:space="preserve">. Disponível em: &lt;http://www.forbes.com/sites/gilpress/2013/05/09/a-very-short-history-of-big-data/&gt;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Processing</w:t>
      </w:r>
      <w:r w:rsidRPr="00886E52">
        <w:rPr>
          <w:rFonts w:ascii="Arial" w:hAnsi="Arial" w:cs="Arial"/>
          <w:noProof/>
        </w:rPr>
        <w:t xml:space="preserve">. Disponível em: &lt;https://www.processing.org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886E52">
        <w:rPr>
          <w:rFonts w:ascii="Arial" w:hAnsi="Arial" w:cs="Arial"/>
          <w:b/>
          <w:bCs/>
          <w:noProof/>
        </w:rPr>
        <w:t>computing community consortium</w:t>
      </w:r>
      <w:r w:rsidRPr="00886E52">
        <w:rPr>
          <w:rFonts w:ascii="Arial" w:hAnsi="Arial" w:cs="Arial"/>
          <w:noProof/>
        </w:rPr>
        <w:t xml:space="preserve">, v. 8, 2008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RIBEIRO, S.; BARCELOS, Y. T. DE. Visualização de Dados Geográficos com a biblioteca D3.js. [s.d.]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lastRenderedPageBreak/>
        <w:t>Saiba o que é o Big Data e os desafios que as empresas enfrentam</w:t>
      </w:r>
      <w:r w:rsidRPr="00886E52">
        <w:rPr>
          <w:rFonts w:ascii="Arial" w:hAnsi="Arial" w:cs="Arial"/>
          <w:noProof/>
        </w:rPr>
        <w:t xml:space="preserve">. Disponível em: &lt;http://www.ibm.com/midmarket/br/pt/infografico_bigdata.html&gt;. Acesso em: 3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b/>
          <w:bCs/>
          <w:noProof/>
        </w:rPr>
        <w:t>Tableau</w:t>
      </w:r>
      <w:r w:rsidRPr="00886E52">
        <w:rPr>
          <w:rFonts w:ascii="Arial" w:hAnsi="Arial" w:cs="Arial"/>
          <w:noProof/>
        </w:rPr>
        <w:t xml:space="preserve">. Disponível em: &lt;http://www.tableau.com/&gt;. Acesso em: 4 ab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VIEIRA, M. </w:t>
      </w:r>
      <w:r w:rsidRPr="00886E52">
        <w:rPr>
          <w:rFonts w:ascii="Arial" w:hAnsi="Arial" w:cs="Arial"/>
          <w:b/>
          <w:bCs/>
          <w:noProof/>
        </w:rPr>
        <w:t>Entendendo Big DataNo Title</w:t>
      </w:r>
      <w:r w:rsidRPr="00886E52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886E52" w:rsidRPr="00886E52" w:rsidRDefault="00886E52">
      <w:pPr>
        <w:pStyle w:val="NormalWeb"/>
        <w:divId w:val="1704865062"/>
        <w:rPr>
          <w:rFonts w:ascii="Arial" w:hAnsi="Arial" w:cs="Arial"/>
          <w:noProof/>
        </w:rPr>
      </w:pPr>
      <w:r w:rsidRPr="00886E52">
        <w:rPr>
          <w:rFonts w:ascii="Arial" w:hAnsi="Arial" w:cs="Arial"/>
          <w:noProof/>
        </w:rPr>
        <w:t xml:space="preserve">YOSHIDA, H. </w:t>
      </w:r>
      <w:r w:rsidRPr="00886E52">
        <w:rPr>
          <w:rFonts w:ascii="Arial" w:hAnsi="Arial" w:cs="Arial"/>
          <w:b/>
          <w:bCs/>
          <w:noProof/>
        </w:rPr>
        <w:t>Tendências para 2015: Big Data, Internet das Coisas, Lagoas de Dados e a Nuvem Híbrida</w:t>
      </w:r>
      <w:r w:rsidRPr="00886E52">
        <w:rPr>
          <w:rFonts w:ascii="Arial" w:hAnsi="Arial" w:cs="Arial"/>
          <w:noProof/>
        </w:rPr>
        <w:t xml:space="preserve">. Disponível em: &lt;http://cio.com.br/opiniao/2014/12/29/tendencias-para-2015-big-data-internet-das-coisas-lagoas-de-dados-e-a-nuvem-hibrida/&gt;. Acesso em: 3 abr. 2015. </w:t>
      </w:r>
    </w:p>
    <w:p w:rsidR="007F44CB" w:rsidRPr="007F44CB" w:rsidRDefault="00545460" w:rsidP="00886E52">
      <w:pPr>
        <w:pStyle w:val="NormalWeb"/>
        <w:divId w:val="947009227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709BD">
      <w:headerReference w:type="default" r:id="rId10"/>
      <w:pgSz w:w="11906" w:h="16838"/>
      <w:pgMar w:top="1701" w:right="1134" w:bottom="1134" w:left="1701" w:header="708" w:footer="708" w:gutter="0"/>
      <w:pgNumType w:start="9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82DA9" w:rsidRDefault="00882DA9" w:rsidP="0006613A">
      <w:pPr>
        <w:spacing w:after="0" w:line="240" w:lineRule="auto"/>
      </w:pPr>
      <w:r>
        <w:separator/>
      </w:r>
    </w:p>
  </w:endnote>
  <w:endnote w:type="continuationSeparator" w:id="0">
    <w:p w:rsidR="00882DA9" w:rsidRDefault="00882DA9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82DA9" w:rsidRDefault="00882DA9" w:rsidP="0006613A">
      <w:pPr>
        <w:spacing w:after="0" w:line="240" w:lineRule="auto"/>
      </w:pPr>
      <w:r>
        <w:separator/>
      </w:r>
    </w:p>
  </w:footnote>
  <w:footnote w:type="continuationSeparator" w:id="0">
    <w:p w:rsidR="00882DA9" w:rsidRDefault="00882DA9" w:rsidP="0006613A">
      <w:pPr>
        <w:spacing w:after="0" w:line="240" w:lineRule="auto"/>
      </w:pPr>
      <w:r>
        <w:continuationSeparator/>
      </w:r>
    </w:p>
  </w:footnote>
  <w:footnote w:id="1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Termo usado pela primeira vez em 1941, de acordo com o Dicionário Oxford Inglês</w:t>
      </w:r>
    </w:p>
  </w:footnote>
  <w:footnote w:id="2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 w:rsidRPr="00DE5101">
        <w:t>HyperText Markup Language,traduzido para Linguagem de Marcação de Hipertexto</w:t>
      </w:r>
    </w:p>
  </w:footnote>
  <w:footnote w:id="3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Linguagem de programação</w:t>
      </w:r>
    </w:p>
  </w:footnote>
  <w:footnote w:id="4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 w:rsidRPr="00CF756E">
        <w:t>Cascading Style Sheet</w:t>
      </w:r>
    </w:p>
  </w:footnote>
  <w:footnote w:id="5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r>
        <w:rPr>
          <w:rFonts w:cs="Arial"/>
          <w:color w:val="222222"/>
          <w:shd w:val="clear" w:color="auto" w:fill="FFFFFF"/>
        </w:rPr>
        <w:t>São estruturas de linguagem de marcação contendo instruções, tendo uma marca de início e outra de fim para que o navegador possa renderizar uma página.</w:t>
      </w:r>
    </w:p>
  </w:footnote>
  <w:footnote w:id="6">
    <w:p w:rsidR="00D90F19" w:rsidRPr="00152FCC" w:rsidRDefault="00D90F19">
      <w:pPr>
        <w:pStyle w:val="Textodenotaderodap"/>
      </w:pPr>
      <w:r>
        <w:rPr>
          <w:rStyle w:val="Refdenotaderodap"/>
        </w:rPr>
        <w:footnoteRef/>
      </w:r>
      <w:r w:rsidRPr="00152FCC">
        <w:t xml:space="preserve"> World Wide Web Consortium, conhecida como um consórcio </w:t>
      </w:r>
      <w:r>
        <w:t>da r</w:t>
      </w:r>
      <w:r w:rsidRPr="00152FCC">
        <w:t>ede mundial de computadores.</w:t>
      </w:r>
    </w:p>
  </w:footnote>
  <w:footnote w:id="7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Scalable Vector Graphics,traduzida para Gráficos vetoriais escaláveis</w:t>
      </w:r>
    </w:p>
  </w:footnote>
  <w:footnote w:id="8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O</w:t>
      </w:r>
      <w:r w:rsidRPr="00CF756E">
        <w:t xml:space="preserve"> que geralmente significa qualque</w:t>
      </w:r>
      <w:r>
        <w:t>r coisa exceto Internet Explorer</w:t>
      </w:r>
      <w:r w:rsidRPr="00CF756E">
        <w:t xml:space="preserve"> 8 e abaixo dele</w:t>
      </w:r>
      <w:r>
        <w:t>.</w:t>
      </w:r>
    </w:p>
  </w:footnote>
  <w:footnote w:id="9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DE1004">
        <w:t xml:space="preserve"> uma unidade de informação ou memória</w:t>
      </w:r>
      <w:r>
        <w:t>.</w:t>
      </w:r>
    </w:p>
  </w:footnote>
  <w:footnote w:id="10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Definição de Negócios TI</w:t>
      </w:r>
    </w:p>
  </w:footnote>
  <w:footnote w:id="11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BD6AA8">
        <w:t xml:space="preserve"> uma solução flexível, para mútiplos propósitos, em-memória, operacional com qualquer fonte de dados, que combina os componentes de software da SAP otimizados em hardware fornecido e entregue pelos principais parceiros da SAP. Poderoso Appliance Analítico para Insight em Tempo Real.</w:t>
      </w:r>
    </w:p>
  </w:footnote>
  <w:footnote w:id="12">
    <w:p w:rsidR="00D90F19" w:rsidRDefault="00D90F19">
      <w:pPr>
        <w:pStyle w:val="Textodenotaderodap"/>
      </w:pPr>
      <w:r>
        <w:rPr>
          <w:rStyle w:val="Refdenotaderodap"/>
        </w:rPr>
        <w:footnoteRef/>
      </w:r>
      <w:r>
        <w:t xml:space="preserve"> É</w:t>
      </w:r>
      <w:r w:rsidRPr="006C72E9">
        <w:t xml:space="preserve"> uma plataforma de software em Java de computação distribuída voltada para clusters e processamento de grandes massas de dados</w:t>
      </w:r>
      <w:r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90F19" w:rsidRDefault="00D90F19">
    <w:pPr>
      <w:pStyle w:val="Cabealho"/>
      <w:jc w:val="right"/>
    </w:pPr>
  </w:p>
  <w:p w:rsidR="00D90F19" w:rsidRDefault="00D90F19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5113302"/>
      <w:docPartObj>
        <w:docPartGallery w:val="Page Numbers (Top of Page)"/>
        <w:docPartUnique/>
      </w:docPartObj>
    </w:sdtPr>
    <w:sdtContent>
      <w:p w:rsidR="00D90F19" w:rsidRDefault="00D90F19">
        <w:pPr>
          <w:pStyle w:val="Cabealho"/>
          <w:jc w:val="right"/>
        </w:pPr>
        <w:r>
          <w:fldChar w:fldCharType="begin"/>
        </w:r>
        <w:r w:rsidRPr="00A709BD">
          <w:instrText>PAGE   \* MERGEFORMAT</w:instrText>
        </w:r>
        <w:r>
          <w:fldChar w:fldCharType="separate"/>
        </w:r>
        <w:r w:rsidR="000B4DA1">
          <w:rPr>
            <w:noProof/>
          </w:rPr>
          <w:t>17</w:t>
        </w:r>
        <w:r>
          <w:fldChar w:fldCharType="end"/>
        </w:r>
      </w:p>
    </w:sdtContent>
  </w:sdt>
  <w:p w:rsidR="00D90F19" w:rsidRDefault="00D90F19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004090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A5768B6"/>
    <w:multiLevelType w:val="hybridMultilevel"/>
    <w:tmpl w:val="BF26AF9E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ADD612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>
    <w:nsid w:val="0B503D66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>
    <w:nsid w:val="0DE37B90"/>
    <w:multiLevelType w:val="multilevel"/>
    <w:tmpl w:val="50680E92"/>
    <w:lvl w:ilvl="0">
      <w:start w:val="1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11AD3E09"/>
    <w:multiLevelType w:val="multilevel"/>
    <w:tmpl w:val="0416001F"/>
    <w:numStyleLink w:val="Numerao-ABNT"/>
  </w:abstractNum>
  <w:abstractNum w:abstractNumId="6">
    <w:nsid w:val="11D41314"/>
    <w:multiLevelType w:val="hybridMultilevel"/>
    <w:tmpl w:val="67E8AFEE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>
    <w:nsid w:val="1240437C"/>
    <w:multiLevelType w:val="hybridMultilevel"/>
    <w:tmpl w:val="3C444D5A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8">
    <w:nsid w:val="1E684127"/>
    <w:multiLevelType w:val="multilevel"/>
    <w:tmpl w:val="8AD0E108"/>
    <w:lvl w:ilvl="0">
      <w:start w:val="1"/>
      <w:numFmt w:val="decimal"/>
      <w:pStyle w:val="Ttulo1"/>
      <w:lvlText w:val="%1."/>
      <w:lvlJc w:val="left"/>
      <w:pPr>
        <w:ind w:left="360" w:hanging="360"/>
      </w:pPr>
      <w:rPr>
        <w:rFonts w:ascii="Arial" w:hAnsi="Arial" w:cs="Arial" w:hint="default"/>
        <w:b/>
      </w:rPr>
    </w:lvl>
    <w:lvl w:ilvl="1">
      <w:start w:val="1"/>
      <w:numFmt w:val="decimal"/>
      <w:pStyle w:val="Ttulo2"/>
      <w:lvlText w:val="%1.%2."/>
      <w:lvlJc w:val="left"/>
      <w:pPr>
        <w:ind w:left="792" w:hanging="432"/>
      </w:pPr>
      <w:rPr>
        <w:rFonts w:hint="default"/>
        <w:sz w:val="24"/>
        <w:szCs w:val="24"/>
      </w:rPr>
    </w:lvl>
    <w:lvl w:ilvl="2">
      <w:start w:val="1"/>
      <w:numFmt w:val="decimal"/>
      <w:pStyle w:val="Ttulo3"/>
      <w:lvlText w:val="%1.%2.%3."/>
      <w:lvlJc w:val="left"/>
      <w:pPr>
        <w:ind w:left="0" w:firstLine="737"/>
      </w:pPr>
      <w:rPr>
        <w:rFonts w:hint="default"/>
        <w:b w:val="0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21DB0516"/>
    <w:multiLevelType w:val="multilevel"/>
    <w:tmpl w:val="0416001F"/>
    <w:numStyleLink w:val="Numerao-ABNT"/>
  </w:abstractNum>
  <w:abstractNum w:abstractNumId="10">
    <w:nsid w:val="23EA71F5"/>
    <w:multiLevelType w:val="multilevel"/>
    <w:tmpl w:val="0416001F"/>
    <w:numStyleLink w:val="Numerao-ABNT"/>
  </w:abstractNum>
  <w:abstractNum w:abstractNumId="11">
    <w:nsid w:val="35C86BE5"/>
    <w:multiLevelType w:val="multilevel"/>
    <w:tmpl w:val="1228EAD8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>
    <w:nsid w:val="381840E8"/>
    <w:multiLevelType w:val="multilevel"/>
    <w:tmpl w:val="89841D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>
    <w:nsid w:val="3FC80EFF"/>
    <w:multiLevelType w:val="hybridMultilevel"/>
    <w:tmpl w:val="68AAA3C8"/>
    <w:lvl w:ilvl="0" w:tplc="0416000D">
      <w:start w:val="1"/>
      <w:numFmt w:val="bullet"/>
      <w:lvlText w:val=""/>
      <w:lvlJc w:val="left"/>
      <w:pPr>
        <w:ind w:left="1429" w:hanging="360"/>
      </w:pPr>
      <w:rPr>
        <w:rFonts w:ascii="Wingdings" w:hAnsi="Wingdings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4">
    <w:nsid w:val="49B1607A"/>
    <w:multiLevelType w:val="multilevel"/>
    <w:tmpl w:val="0416001F"/>
    <w:styleLink w:val="Numerao-ABNT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>
    <w:nsid w:val="5C8528E9"/>
    <w:multiLevelType w:val="multilevel"/>
    <w:tmpl w:val="4B707DA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487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68FA1806"/>
    <w:multiLevelType w:val="multilevel"/>
    <w:tmpl w:val="C7D8633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>
    <w:nsid w:val="715D4887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>
    <w:nsid w:val="7D8934ED"/>
    <w:multiLevelType w:val="multilevel"/>
    <w:tmpl w:val="44CCCF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8"/>
  </w:num>
  <w:num w:numId="2">
    <w:abstractNumId w:val="17"/>
  </w:num>
  <w:num w:numId="3">
    <w:abstractNumId w:val="4"/>
  </w:num>
  <w:num w:numId="4">
    <w:abstractNumId w:val="15"/>
  </w:num>
  <w:num w:numId="5">
    <w:abstractNumId w:val="0"/>
  </w:num>
  <w:num w:numId="6">
    <w:abstractNumId w:val="3"/>
  </w:num>
  <w:num w:numId="7">
    <w:abstractNumId w:val="5"/>
  </w:num>
  <w:num w:numId="8">
    <w:abstractNumId w:val="14"/>
  </w:num>
  <w:num w:numId="9">
    <w:abstractNumId w:val="10"/>
  </w:num>
  <w:num w:numId="10">
    <w:abstractNumId w:val="2"/>
  </w:num>
  <w:num w:numId="11">
    <w:abstractNumId w:val="9"/>
  </w:num>
  <w:num w:numId="12">
    <w:abstractNumId w:val="11"/>
  </w:num>
  <w:num w:numId="13">
    <w:abstractNumId w:val="16"/>
  </w:num>
  <w:num w:numId="14">
    <w:abstractNumId w:val="12"/>
  </w:num>
  <w:num w:numId="15">
    <w:abstractNumId w:val="8"/>
  </w:num>
  <w:num w:numId="16">
    <w:abstractNumId w:val="1"/>
  </w:num>
  <w:num w:numId="17">
    <w:abstractNumId w:val="6"/>
  </w:num>
  <w:num w:numId="18">
    <w:abstractNumId w:val="7"/>
  </w:num>
  <w:num w:numId="1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31934"/>
    <w:rsid w:val="00040560"/>
    <w:rsid w:val="00045939"/>
    <w:rsid w:val="0006613A"/>
    <w:rsid w:val="00075FF4"/>
    <w:rsid w:val="00080D69"/>
    <w:rsid w:val="00084A89"/>
    <w:rsid w:val="000865EA"/>
    <w:rsid w:val="000B059A"/>
    <w:rsid w:val="000B43F7"/>
    <w:rsid w:val="000B4DA1"/>
    <w:rsid w:val="000E6774"/>
    <w:rsid w:val="000E6A34"/>
    <w:rsid w:val="000F0BFB"/>
    <w:rsid w:val="000F4FE3"/>
    <w:rsid w:val="00126C08"/>
    <w:rsid w:val="0013656F"/>
    <w:rsid w:val="0015122C"/>
    <w:rsid w:val="00152FCC"/>
    <w:rsid w:val="001636C7"/>
    <w:rsid w:val="0016740F"/>
    <w:rsid w:val="00182F3D"/>
    <w:rsid w:val="001B75DB"/>
    <w:rsid w:val="001B7DDA"/>
    <w:rsid w:val="001D1237"/>
    <w:rsid w:val="001E1F7A"/>
    <w:rsid w:val="001E4417"/>
    <w:rsid w:val="001F4CCE"/>
    <w:rsid w:val="00203AA0"/>
    <w:rsid w:val="0020451C"/>
    <w:rsid w:val="00212ED2"/>
    <w:rsid w:val="00227913"/>
    <w:rsid w:val="002312F7"/>
    <w:rsid w:val="00242DAE"/>
    <w:rsid w:val="00266C84"/>
    <w:rsid w:val="00275C39"/>
    <w:rsid w:val="00276129"/>
    <w:rsid w:val="00294B49"/>
    <w:rsid w:val="00295FEC"/>
    <w:rsid w:val="002A1B4A"/>
    <w:rsid w:val="002A4FA8"/>
    <w:rsid w:val="002C2900"/>
    <w:rsid w:val="002C46C7"/>
    <w:rsid w:val="002E0B03"/>
    <w:rsid w:val="002F616A"/>
    <w:rsid w:val="00300070"/>
    <w:rsid w:val="00326B73"/>
    <w:rsid w:val="00337FBD"/>
    <w:rsid w:val="003420BA"/>
    <w:rsid w:val="003460CA"/>
    <w:rsid w:val="00352B63"/>
    <w:rsid w:val="00366E08"/>
    <w:rsid w:val="00370B67"/>
    <w:rsid w:val="00370E3C"/>
    <w:rsid w:val="00387D13"/>
    <w:rsid w:val="003B1C2D"/>
    <w:rsid w:val="003C0239"/>
    <w:rsid w:val="003C074B"/>
    <w:rsid w:val="003C7138"/>
    <w:rsid w:val="003D16EF"/>
    <w:rsid w:val="003E38E9"/>
    <w:rsid w:val="0041597C"/>
    <w:rsid w:val="00430A67"/>
    <w:rsid w:val="00445B8E"/>
    <w:rsid w:val="00453C95"/>
    <w:rsid w:val="00473AB4"/>
    <w:rsid w:val="004979D3"/>
    <w:rsid w:val="004B4569"/>
    <w:rsid w:val="004B6319"/>
    <w:rsid w:val="004D2FF2"/>
    <w:rsid w:val="004D62F4"/>
    <w:rsid w:val="004E2FC6"/>
    <w:rsid w:val="004F1EDF"/>
    <w:rsid w:val="004F3B16"/>
    <w:rsid w:val="004F440C"/>
    <w:rsid w:val="005036A5"/>
    <w:rsid w:val="00527D1C"/>
    <w:rsid w:val="005372C8"/>
    <w:rsid w:val="00545460"/>
    <w:rsid w:val="00583545"/>
    <w:rsid w:val="005854C0"/>
    <w:rsid w:val="005B3B30"/>
    <w:rsid w:val="005D0106"/>
    <w:rsid w:val="00650309"/>
    <w:rsid w:val="006549FD"/>
    <w:rsid w:val="00673727"/>
    <w:rsid w:val="00682A5F"/>
    <w:rsid w:val="006870F5"/>
    <w:rsid w:val="006C72E9"/>
    <w:rsid w:val="006D3594"/>
    <w:rsid w:val="006E61D0"/>
    <w:rsid w:val="006F3A1D"/>
    <w:rsid w:val="00701F0E"/>
    <w:rsid w:val="00732363"/>
    <w:rsid w:val="00745C52"/>
    <w:rsid w:val="007E3CB8"/>
    <w:rsid w:val="007F44CB"/>
    <w:rsid w:val="0080782B"/>
    <w:rsid w:val="0082042B"/>
    <w:rsid w:val="00842B60"/>
    <w:rsid w:val="008538B0"/>
    <w:rsid w:val="00882DA9"/>
    <w:rsid w:val="00883A5B"/>
    <w:rsid w:val="00886599"/>
    <w:rsid w:val="00886853"/>
    <w:rsid w:val="00886E52"/>
    <w:rsid w:val="0089338C"/>
    <w:rsid w:val="008A23AC"/>
    <w:rsid w:val="008D3D5B"/>
    <w:rsid w:val="008F0F64"/>
    <w:rsid w:val="00913BE1"/>
    <w:rsid w:val="00923F20"/>
    <w:rsid w:val="00924C54"/>
    <w:rsid w:val="00986CF2"/>
    <w:rsid w:val="009B33D9"/>
    <w:rsid w:val="009E3A3D"/>
    <w:rsid w:val="009E47F2"/>
    <w:rsid w:val="009F0EF7"/>
    <w:rsid w:val="00A04A2C"/>
    <w:rsid w:val="00A50CC0"/>
    <w:rsid w:val="00A61A0D"/>
    <w:rsid w:val="00A651F9"/>
    <w:rsid w:val="00A709BD"/>
    <w:rsid w:val="00A720DE"/>
    <w:rsid w:val="00A74288"/>
    <w:rsid w:val="00A8413E"/>
    <w:rsid w:val="00A9649A"/>
    <w:rsid w:val="00AB1155"/>
    <w:rsid w:val="00AB6779"/>
    <w:rsid w:val="00AC102D"/>
    <w:rsid w:val="00AC52C0"/>
    <w:rsid w:val="00AD6A76"/>
    <w:rsid w:val="00AF33B8"/>
    <w:rsid w:val="00AF7FD7"/>
    <w:rsid w:val="00B00051"/>
    <w:rsid w:val="00B011E9"/>
    <w:rsid w:val="00B0166A"/>
    <w:rsid w:val="00B04808"/>
    <w:rsid w:val="00B13548"/>
    <w:rsid w:val="00B562E7"/>
    <w:rsid w:val="00B56C4C"/>
    <w:rsid w:val="00B7765B"/>
    <w:rsid w:val="00B838C5"/>
    <w:rsid w:val="00B93915"/>
    <w:rsid w:val="00BB43B7"/>
    <w:rsid w:val="00BB4E30"/>
    <w:rsid w:val="00BC2F1E"/>
    <w:rsid w:val="00BD5E2B"/>
    <w:rsid w:val="00BD6AA8"/>
    <w:rsid w:val="00BF159E"/>
    <w:rsid w:val="00BF6054"/>
    <w:rsid w:val="00C0758C"/>
    <w:rsid w:val="00C10D53"/>
    <w:rsid w:val="00C1363C"/>
    <w:rsid w:val="00C13BD8"/>
    <w:rsid w:val="00C25E91"/>
    <w:rsid w:val="00C32C42"/>
    <w:rsid w:val="00C35E0E"/>
    <w:rsid w:val="00C431DA"/>
    <w:rsid w:val="00C533C3"/>
    <w:rsid w:val="00C65E74"/>
    <w:rsid w:val="00C67199"/>
    <w:rsid w:val="00CA139A"/>
    <w:rsid w:val="00CA2838"/>
    <w:rsid w:val="00CC4C7C"/>
    <w:rsid w:val="00CE3F5A"/>
    <w:rsid w:val="00CF5F6C"/>
    <w:rsid w:val="00CF756E"/>
    <w:rsid w:val="00D15206"/>
    <w:rsid w:val="00D2100C"/>
    <w:rsid w:val="00D3079D"/>
    <w:rsid w:val="00D35CA1"/>
    <w:rsid w:val="00D73AE7"/>
    <w:rsid w:val="00D90F19"/>
    <w:rsid w:val="00DC78D3"/>
    <w:rsid w:val="00DD4E93"/>
    <w:rsid w:val="00DD64C4"/>
    <w:rsid w:val="00DE1004"/>
    <w:rsid w:val="00DE2380"/>
    <w:rsid w:val="00DE5101"/>
    <w:rsid w:val="00E0527B"/>
    <w:rsid w:val="00E15DD4"/>
    <w:rsid w:val="00E210B2"/>
    <w:rsid w:val="00E22F23"/>
    <w:rsid w:val="00E27F54"/>
    <w:rsid w:val="00E307F7"/>
    <w:rsid w:val="00E35ABC"/>
    <w:rsid w:val="00E47533"/>
    <w:rsid w:val="00E47FA8"/>
    <w:rsid w:val="00E52C33"/>
    <w:rsid w:val="00E553E6"/>
    <w:rsid w:val="00E85D27"/>
    <w:rsid w:val="00EC4EA4"/>
    <w:rsid w:val="00EE1791"/>
    <w:rsid w:val="00EE2EEE"/>
    <w:rsid w:val="00EE5307"/>
    <w:rsid w:val="00F07732"/>
    <w:rsid w:val="00F16AEB"/>
    <w:rsid w:val="00F24BAA"/>
    <w:rsid w:val="00F27C5D"/>
    <w:rsid w:val="00F46DA5"/>
    <w:rsid w:val="00F568AE"/>
    <w:rsid w:val="00F6718B"/>
    <w:rsid w:val="00F73F64"/>
    <w:rsid w:val="00F7743A"/>
    <w:rsid w:val="00FD0D79"/>
    <w:rsid w:val="00FF0523"/>
    <w:rsid w:val="00FF1A59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182F3D"/>
    <w:pPr>
      <w:keepNext/>
      <w:keepLines/>
      <w:numPr>
        <w:numId w:val="15"/>
      </w:numPr>
      <w:spacing w:line="360" w:lineRule="auto"/>
      <w:ind w:left="357" w:hanging="357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autoRedefine/>
    <w:uiPriority w:val="9"/>
    <w:unhideWhenUsed/>
    <w:qFormat/>
    <w:rsid w:val="00E27F54"/>
    <w:pPr>
      <w:keepNext/>
      <w:keepLines/>
      <w:numPr>
        <w:ilvl w:val="1"/>
        <w:numId w:val="15"/>
      </w:numPr>
      <w:spacing w:before="120" w:line="360" w:lineRule="auto"/>
      <w:ind w:left="788" w:hanging="431"/>
      <w:outlineLvl w:val="1"/>
    </w:pPr>
    <w:rPr>
      <w:rFonts w:eastAsiaTheme="majorEastAsia" w:cstheme="majorBidi"/>
      <w:b/>
      <w:bCs/>
      <w:color w:val="000000" w:themeColor="text1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C10D53"/>
    <w:pPr>
      <w:keepNext/>
      <w:keepLines/>
      <w:numPr>
        <w:ilvl w:val="2"/>
        <w:numId w:val="15"/>
      </w:numPr>
      <w:spacing w:before="120"/>
      <w:outlineLvl w:val="2"/>
    </w:pPr>
    <w:rPr>
      <w:rFonts w:eastAsiaTheme="majorEastAsia" w:cstheme="majorBidi"/>
      <w:bCs/>
      <w:color w:val="000000" w:themeColor="text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E27F54"/>
    <w:rPr>
      <w:rFonts w:ascii="Arial" w:eastAsiaTheme="majorEastAsia" w:hAnsi="Arial" w:cstheme="majorBidi"/>
      <w:b/>
      <w:bCs/>
      <w:color w:val="000000" w:themeColor="text1"/>
      <w:sz w:val="24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182F3D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semiHidden/>
    <w:unhideWhenUsed/>
    <w:rsid w:val="001D1237"/>
  </w:style>
  <w:style w:type="character" w:customStyle="1" w:styleId="Ttulo3Char">
    <w:name w:val="Título 3 Char"/>
    <w:basedOn w:val="Fontepargpadro"/>
    <w:link w:val="Ttulo3"/>
    <w:uiPriority w:val="9"/>
    <w:rsid w:val="00C10D53"/>
    <w:rPr>
      <w:rFonts w:ascii="Arial" w:eastAsiaTheme="majorEastAsia" w:hAnsi="Arial" w:cstheme="majorBidi"/>
      <w:bCs/>
      <w:color w:val="000000" w:themeColor="text1"/>
      <w:sz w:val="24"/>
    </w:rPr>
  </w:style>
  <w:style w:type="numbering" w:customStyle="1" w:styleId="Numerao-ABNT">
    <w:name w:val="Numeração - ABNT"/>
    <w:uiPriority w:val="99"/>
    <w:rsid w:val="00084A89"/>
    <w:pPr>
      <w:numPr>
        <w:numId w:val="8"/>
      </w:numPr>
    </w:pPr>
  </w:style>
  <w:style w:type="paragraph" w:styleId="Sumrio2">
    <w:name w:val="toc 2"/>
    <w:basedOn w:val="Normal"/>
    <w:next w:val="Normal"/>
    <w:autoRedefine/>
    <w:uiPriority w:val="39"/>
    <w:unhideWhenUsed/>
    <w:rsid w:val="00886853"/>
    <w:pPr>
      <w:spacing w:after="0" w:line="360" w:lineRule="auto"/>
      <w:ind w:left="238"/>
    </w:pPr>
  </w:style>
  <w:style w:type="paragraph" w:styleId="Sumrio1">
    <w:name w:val="toc 1"/>
    <w:basedOn w:val="Normal"/>
    <w:next w:val="Normal"/>
    <w:autoRedefine/>
    <w:uiPriority w:val="39"/>
    <w:unhideWhenUsed/>
    <w:rsid w:val="00886853"/>
    <w:pPr>
      <w:spacing w:after="0" w:line="360" w:lineRule="auto"/>
    </w:pPr>
    <w:rPr>
      <w:caps/>
      <w:color w:val="000000" w:themeColor="text1"/>
    </w:rPr>
  </w:style>
  <w:style w:type="paragraph" w:styleId="Sumrio3">
    <w:name w:val="toc 3"/>
    <w:basedOn w:val="Normal"/>
    <w:next w:val="Normal"/>
    <w:autoRedefine/>
    <w:uiPriority w:val="39"/>
    <w:unhideWhenUsed/>
    <w:rsid w:val="00886853"/>
    <w:pPr>
      <w:spacing w:after="0" w:line="360" w:lineRule="auto"/>
      <w:ind w:left="482"/>
    </w:p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CF756E"/>
    <w:pPr>
      <w:numPr>
        <w:numId w:val="0"/>
      </w:numPr>
      <w:spacing w:before="480" w:line="276" w:lineRule="auto"/>
      <w:outlineLvl w:val="9"/>
    </w:pPr>
    <w:rPr>
      <w:rFonts w:asciiTheme="majorHAnsi" w:hAnsiTheme="majorHAnsi"/>
      <w:caps w:val="0"/>
      <w:color w:val="365F91" w:themeColor="accent1" w:themeShade="BF"/>
      <w:lang w:eastAsia="pt-BR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CF756E"/>
    <w:pPr>
      <w:spacing w:after="0" w:line="240" w:lineRule="auto"/>
      <w:ind w:left="720"/>
    </w:pPr>
    <w:rPr>
      <w:caps/>
    </w:rPr>
  </w:style>
  <w:style w:type="paragraph" w:styleId="Pr-formataoHTML">
    <w:name w:val="HTML Preformatted"/>
    <w:basedOn w:val="Normal"/>
    <w:link w:val="Pr-formataoHTMLChar"/>
    <w:uiPriority w:val="99"/>
    <w:semiHidden/>
    <w:unhideWhenUsed/>
    <w:rsid w:val="00242D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BR"/>
    </w:rPr>
  </w:style>
  <w:style w:type="character" w:customStyle="1" w:styleId="Pr-formataoHTMLChar">
    <w:name w:val="Pré-formatação HTML Char"/>
    <w:basedOn w:val="Fontepargpadro"/>
    <w:link w:val="Pr-formataoHTML"/>
    <w:uiPriority w:val="99"/>
    <w:semiHidden/>
    <w:rsid w:val="00242DAE"/>
    <w:rPr>
      <w:rFonts w:ascii="Courier New" w:eastAsia="Times New Roman" w:hAnsi="Courier New" w:cs="Courier New"/>
      <w:sz w:val="20"/>
      <w:szCs w:val="20"/>
      <w:lang w:eastAsia="pt-BR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E27F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E27F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E27F54"/>
    <w:rPr>
      <w:vertAlign w:val="superscript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527D1C"/>
    <w:pPr>
      <w:spacing w:after="0"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527D1C"/>
    <w:rPr>
      <w:rFonts w:ascii="Arial" w:hAnsi="Arial"/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527D1C"/>
    <w:rPr>
      <w:vertAlign w:val="superscript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numbering" w:customStyle="1" w:styleId="Refdecomentrio">
    <w:name w:val="Numerao-ABNT"/>
    <w:pPr>
      <w:numPr>
        <w:numId w:val="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2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03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039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855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8447400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37076275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71416352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6440440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11944236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  <w:div w:id="205916578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622092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  <w:div w:id="2117093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34285139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33141697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</w:div>
                                                            <w:div w:id="1028143766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631440669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</w:div>
                                                                <w:div w:id="86444166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40707673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2004311102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19256171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33326965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1607886859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83711940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15114887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4294646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1883056611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214376565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122244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769085652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453334994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55482585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22737565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743914607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  <w:div w:id="1397894279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947009227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704865062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75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1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426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398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2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91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088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580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36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59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43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864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475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7118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header" Target="header2.xml"/><Relationship Id="rId4" Type="http://schemas.microsoft.com/office/2007/relationships/stylesWithEffects" Target="stylesWithEffect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6477F3E5-3B39-4FD2-B879-E66459E0FC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7</TotalTime>
  <Pages>24</Pages>
  <Words>7935</Words>
  <Characters>42850</Characters>
  <Application>Microsoft Office Word</Application>
  <DocSecurity>0</DocSecurity>
  <Lines>357</Lines>
  <Paragraphs>10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6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194</cp:revision>
  <cp:lastPrinted>2015-04-21T23:01:00Z</cp:lastPrinted>
  <dcterms:created xsi:type="dcterms:W3CDTF">2015-03-13T00:14:00Z</dcterms:created>
  <dcterms:modified xsi:type="dcterms:W3CDTF">2015-04-21T23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